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F519E" w:rsidRDefault="000F519E">
      <w:pPr>
        <w:spacing w:after="0" w:line="240" w:lineRule="auto"/>
        <w:jc w:val="left"/>
        <w:rPr>
          <w:rFonts w:asciiTheme="majorHAnsi" w:eastAsiaTheme="majorEastAsia" w:hAnsiTheme="majorHAnsi" w:cstheme="majorBidi"/>
          <w:color w:val="2E74B5" w:themeColor="accent1" w:themeShade="BF"/>
          <w:sz w:val="32"/>
          <w:szCs w:val="32"/>
          <w:lang w:val="zh-CN"/>
        </w:rPr>
      </w:pPr>
      <w:r>
        <w:rPr>
          <w:lang w:val="zh-CN"/>
        </w:rPr>
        <w:br w:type="page"/>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p>
        <w:p w:rsidR="00997AC8"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28069345" w:history="1">
            <w:r w:rsidR="00997AC8" w:rsidRPr="003B79C9">
              <w:rPr>
                <w:rStyle w:val="ad"/>
                <w:noProof/>
              </w:rPr>
              <w:t>Section 1.</w:t>
            </w:r>
            <w:r w:rsidR="00997AC8">
              <w:rPr>
                <w:rFonts w:asciiTheme="minorHAnsi" w:hAnsiTheme="minorHAnsi"/>
                <w:noProof/>
                <w:sz w:val="22"/>
              </w:rPr>
              <w:tab/>
            </w:r>
            <w:r w:rsidR="00997AC8" w:rsidRPr="003B79C9">
              <w:rPr>
                <w:rStyle w:val="ad"/>
                <w:noProof/>
              </w:rPr>
              <w:t>Problem Definition</w:t>
            </w:r>
            <w:r w:rsidR="00997AC8">
              <w:rPr>
                <w:noProof/>
                <w:webHidden/>
              </w:rPr>
              <w:tab/>
            </w:r>
            <w:r w:rsidR="00997AC8">
              <w:rPr>
                <w:noProof/>
                <w:webHidden/>
              </w:rPr>
              <w:fldChar w:fldCharType="begin"/>
            </w:r>
            <w:r w:rsidR="00997AC8">
              <w:rPr>
                <w:noProof/>
                <w:webHidden/>
              </w:rPr>
              <w:instrText xml:space="preserve"> PAGEREF _Toc528069345 \h </w:instrText>
            </w:r>
            <w:r w:rsidR="00997AC8">
              <w:rPr>
                <w:noProof/>
                <w:webHidden/>
              </w:rPr>
            </w:r>
            <w:r w:rsidR="00997AC8">
              <w:rPr>
                <w:noProof/>
                <w:webHidden/>
              </w:rPr>
              <w:fldChar w:fldCharType="separate"/>
            </w:r>
            <w:r w:rsidR="00997AC8">
              <w:rPr>
                <w:noProof/>
                <w:webHidden/>
              </w:rPr>
              <w:t>1</w:t>
            </w:r>
            <w:r w:rsidR="00997AC8">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46" w:history="1">
            <w:r w:rsidRPr="003B79C9">
              <w:rPr>
                <w:rStyle w:val="ad"/>
                <w:noProof/>
              </w:rPr>
              <w:t>1.1</w:t>
            </w:r>
            <w:r>
              <w:rPr>
                <w:rFonts w:asciiTheme="minorHAnsi" w:hAnsiTheme="minorHAnsi"/>
                <w:noProof/>
                <w:sz w:val="22"/>
              </w:rPr>
              <w:tab/>
            </w:r>
            <w:r w:rsidRPr="003B79C9">
              <w:rPr>
                <w:rStyle w:val="ad"/>
                <w:noProof/>
              </w:rPr>
              <w:t>Introduction</w:t>
            </w:r>
            <w:r>
              <w:rPr>
                <w:noProof/>
                <w:webHidden/>
              </w:rPr>
              <w:tab/>
            </w:r>
            <w:r>
              <w:rPr>
                <w:noProof/>
                <w:webHidden/>
              </w:rPr>
              <w:fldChar w:fldCharType="begin"/>
            </w:r>
            <w:r>
              <w:rPr>
                <w:noProof/>
                <w:webHidden/>
              </w:rPr>
              <w:instrText xml:space="preserve"> PAGEREF _Toc528069346 \h </w:instrText>
            </w:r>
            <w:r>
              <w:rPr>
                <w:noProof/>
                <w:webHidden/>
              </w:rPr>
            </w:r>
            <w:r>
              <w:rPr>
                <w:noProof/>
                <w:webHidden/>
              </w:rPr>
              <w:fldChar w:fldCharType="separate"/>
            </w:r>
            <w:r>
              <w:rPr>
                <w:noProof/>
                <w:webHidden/>
              </w:rPr>
              <w:t>1</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47" w:history="1">
            <w:r w:rsidRPr="003B79C9">
              <w:rPr>
                <w:rStyle w:val="ad"/>
                <w:noProof/>
              </w:rPr>
              <w:t>1.2</w:t>
            </w:r>
            <w:r>
              <w:rPr>
                <w:rFonts w:asciiTheme="minorHAnsi" w:hAnsiTheme="minorHAnsi"/>
                <w:noProof/>
                <w:sz w:val="22"/>
              </w:rPr>
              <w:tab/>
            </w:r>
            <w:r w:rsidRPr="003B79C9">
              <w:rPr>
                <w:rStyle w:val="ad"/>
                <w:noProof/>
              </w:rPr>
              <w:t>Project Aim</w:t>
            </w:r>
            <w:r>
              <w:rPr>
                <w:noProof/>
                <w:webHidden/>
              </w:rPr>
              <w:tab/>
            </w:r>
            <w:r>
              <w:rPr>
                <w:noProof/>
                <w:webHidden/>
              </w:rPr>
              <w:fldChar w:fldCharType="begin"/>
            </w:r>
            <w:r>
              <w:rPr>
                <w:noProof/>
                <w:webHidden/>
              </w:rPr>
              <w:instrText xml:space="preserve"> PAGEREF _Toc528069347 \h </w:instrText>
            </w:r>
            <w:r>
              <w:rPr>
                <w:noProof/>
                <w:webHidden/>
              </w:rPr>
            </w:r>
            <w:r>
              <w:rPr>
                <w:noProof/>
                <w:webHidden/>
              </w:rPr>
              <w:fldChar w:fldCharType="separate"/>
            </w:r>
            <w:r>
              <w:rPr>
                <w:noProof/>
                <w:webHidden/>
              </w:rPr>
              <w:t>1</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48" w:history="1">
            <w:r w:rsidRPr="003B79C9">
              <w:rPr>
                <w:rStyle w:val="ad"/>
                <w:noProof/>
              </w:rPr>
              <w:t>1.3</w:t>
            </w:r>
            <w:r>
              <w:rPr>
                <w:rFonts w:asciiTheme="minorHAnsi" w:hAnsiTheme="minorHAnsi"/>
                <w:noProof/>
                <w:sz w:val="22"/>
              </w:rPr>
              <w:tab/>
            </w:r>
            <w:r w:rsidRPr="003B79C9">
              <w:rPr>
                <w:rStyle w:val="ad"/>
                <w:noProof/>
              </w:rPr>
              <w:t>Project Objectives</w:t>
            </w:r>
            <w:r>
              <w:rPr>
                <w:noProof/>
                <w:webHidden/>
              </w:rPr>
              <w:tab/>
            </w:r>
            <w:r>
              <w:rPr>
                <w:noProof/>
                <w:webHidden/>
              </w:rPr>
              <w:fldChar w:fldCharType="begin"/>
            </w:r>
            <w:r>
              <w:rPr>
                <w:noProof/>
                <w:webHidden/>
              </w:rPr>
              <w:instrText xml:space="preserve"> PAGEREF _Toc528069348 \h </w:instrText>
            </w:r>
            <w:r>
              <w:rPr>
                <w:noProof/>
                <w:webHidden/>
              </w:rPr>
            </w:r>
            <w:r>
              <w:rPr>
                <w:noProof/>
                <w:webHidden/>
              </w:rPr>
              <w:fldChar w:fldCharType="separate"/>
            </w:r>
            <w:r>
              <w:rPr>
                <w:noProof/>
                <w:webHidden/>
              </w:rPr>
              <w:t>1</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49" w:history="1">
            <w:r w:rsidRPr="003B79C9">
              <w:rPr>
                <w:rStyle w:val="ad"/>
                <w:noProof/>
              </w:rPr>
              <w:t>1.4</w:t>
            </w:r>
            <w:r>
              <w:rPr>
                <w:rFonts w:asciiTheme="minorHAnsi" w:hAnsiTheme="minorHAnsi"/>
                <w:noProof/>
                <w:sz w:val="22"/>
              </w:rPr>
              <w:tab/>
            </w:r>
            <w:r w:rsidRPr="003B79C9">
              <w:rPr>
                <w:rStyle w:val="ad"/>
                <w:noProof/>
              </w:rPr>
              <w:t>Value Proposition</w:t>
            </w:r>
            <w:r>
              <w:rPr>
                <w:noProof/>
                <w:webHidden/>
              </w:rPr>
              <w:tab/>
            </w:r>
            <w:r>
              <w:rPr>
                <w:noProof/>
                <w:webHidden/>
              </w:rPr>
              <w:fldChar w:fldCharType="begin"/>
            </w:r>
            <w:r>
              <w:rPr>
                <w:noProof/>
                <w:webHidden/>
              </w:rPr>
              <w:instrText xml:space="preserve"> PAGEREF _Toc528069349 \h </w:instrText>
            </w:r>
            <w:r>
              <w:rPr>
                <w:noProof/>
                <w:webHidden/>
              </w:rPr>
            </w:r>
            <w:r>
              <w:rPr>
                <w:noProof/>
                <w:webHidden/>
              </w:rPr>
              <w:fldChar w:fldCharType="separate"/>
            </w:r>
            <w:r>
              <w:rPr>
                <w:noProof/>
                <w:webHidden/>
              </w:rPr>
              <w:t>2</w:t>
            </w:r>
            <w:r>
              <w:rPr>
                <w:noProof/>
                <w:webHidden/>
              </w:rPr>
              <w:fldChar w:fldCharType="end"/>
            </w:r>
          </w:hyperlink>
        </w:p>
        <w:p w:rsidR="00997AC8" w:rsidRDefault="00997AC8">
          <w:pPr>
            <w:pStyle w:val="11"/>
            <w:tabs>
              <w:tab w:val="left" w:pos="1320"/>
              <w:tab w:val="right" w:leader="dot" w:pos="8630"/>
            </w:tabs>
            <w:rPr>
              <w:rFonts w:asciiTheme="minorHAnsi" w:hAnsiTheme="minorHAnsi"/>
              <w:noProof/>
              <w:sz w:val="22"/>
            </w:rPr>
          </w:pPr>
          <w:hyperlink w:anchor="_Toc528069350" w:history="1">
            <w:r w:rsidRPr="003B79C9">
              <w:rPr>
                <w:rStyle w:val="ad"/>
                <w:noProof/>
              </w:rPr>
              <w:t>Section 2.</w:t>
            </w:r>
            <w:r>
              <w:rPr>
                <w:rFonts w:asciiTheme="minorHAnsi" w:hAnsiTheme="minorHAnsi"/>
                <w:noProof/>
                <w:sz w:val="22"/>
              </w:rPr>
              <w:tab/>
            </w:r>
            <w:r w:rsidRPr="003B79C9">
              <w:rPr>
                <w:rStyle w:val="ad"/>
                <w:noProof/>
              </w:rPr>
              <w:t>Literature Reviews</w:t>
            </w:r>
            <w:r>
              <w:rPr>
                <w:noProof/>
                <w:webHidden/>
              </w:rPr>
              <w:tab/>
            </w:r>
            <w:r>
              <w:rPr>
                <w:noProof/>
                <w:webHidden/>
              </w:rPr>
              <w:fldChar w:fldCharType="begin"/>
            </w:r>
            <w:r>
              <w:rPr>
                <w:noProof/>
                <w:webHidden/>
              </w:rPr>
              <w:instrText xml:space="preserve"> PAGEREF _Toc528069350 \h </w:instrText>
            </w:r>
            <w:r>
              <w:rPr>
                <w:noProof/>
                <w:webHidden/>
              </w:rPr>
            </w:r>
            <w:r>
              <w:rPr>
                <w:noProof/>
                <w:webHidden/>
              </w:rPr>
              <w:fldChar w:fldCharType="separate"/>
            </w:r>
            <w:r>
              <w:rPr>
                <w:noProof/>
                <w:webHidden/>
              </w:rPr>
              <w:t>2</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51" w:history="1">
            <w:r w:rsidRPr="003B79C9">
              <w:rPr>
                <w:rStyle w:val="ad"/>
                <w:noProof/>
              </w:rPr>
              <w:t>2.1</w:t>
            </w:r>
            <w:r>
              <w:rPr>
                <w:rFonts w:asciiTheme="minorHAnsi" w:hAnsiTheme="minorHAnsi"/>
                <w:noProof/>
                <w:sz w:val="22"/>
              </w:rPr>
              <w:tab/>
            </w:r>
            <w:r w:rsidRPr="003B79C9">
              <w:rPr>
                <w:rStyle w:val="ad"/>
                <w:noProof/>
              </w:rPr>
              <w:t>Problem Analysis</w:t>
            </w:r>
            <w:r>
              <w:rPr>
                <w:noProof/>
                <w:webHidden/>
              </w:rPr>
              <w:tab/>
            </w:r>
            <w:r>
              <w:rPr>
                <w:noProof/>
                <w:webHidden/>
              </w:rPr>
              <w:fldChar w:fldCharType="begin"/>
            </w:r>
            <w:r>
              <w:rPr>
                <w:noProof/>
                <w:webHidden/>
              </w:rPr>
              <w:instrText xml:space="preserve"> PAGEREF _Toc528069351 \h </w:instrText>
            </w:r>
            <w:r>
              <w:rPr>
                <w:noProof/>
                <w:webHidden/>
              </w:rPr>
            </w:r>
            <w:r>
              <w:rPr>
                <w:noProof/>
                <w:webHidden/>
              </w:rPr>
              <w:fldChar w:fldCharType="separate"/>
            </w:r>
            <w:r>
              <w:rPr>
                <w:noProof/>
                <w:webHidden/>
              </w:rPr>
              <w:t>2</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2" w:history="1">
            <w:r w:rsidRPr="003B79C9">
              <w:rPr>
                <w:rStyle w:val="ad"/>
                <w:noProof/>
              </w:rPr>
              <w:t>2.1.1</w:t>
            </w:r>
            <w:r>
              <w:rPr>
                <w:rFonts w:asciiTheme="minorHAnsi" w:hAnsiTheme="minorHAnsi"/>
                <w:noProof/>
                <w:sz w:val="22"/>
              </w:rPr>
              <w:tab/>
            </w:r>
            <w:r w:rsidRPr="003B79C9">
              <w:rPr>
                <w:rStyle w:val="ad"/>
                <w:noProof/>
              </w:rPr>
              <w:t>Data presentation</w:t>
            </w:r>
            <w:r>
              <w:rPr>
                <w:noProof/>
                <w:webHidden/>
              </w:rPr>
              <w:tab/>
            </w:r>
            <w:r>
              <w:rPr>
                <w:noProof/>
                <w:webHidden/>
              </w:rPr>
              <w:fldChar w:fldCharType="begin"/>
            </w:r>
            <w:r>
              <w:rPr>
                <w:noProof/>
                <w:webHidden/>
              </w:rPr>
              <w:instrText xml:space="preserve"> PAGEREF _Toc528069352 \h </w:instrText>
            </w:r>
            <w:r>
              <w:rPr>
                <w:noProof/>
                <w:webHidden/>
              </w:rPr>
            </w:r>
            <w:r>
              <w:rPr>
                <w:noProof/>
                <w:webHidden/>
              </w:rPr>
              <w:fldChar w:fldCharType="separate"/>
            </w:r>
            <w:r>
              <w:rPr>
                <w:noProof/>
                <w:webHidden/>
              </w:rPr>
              <w:t>2</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3" w:history="1">
            <w:r w:rsidRPr="003B79C9">
              <w:rPr>
                <w:rStyle w:val="ad"/>
                <w:noProof/>
              </w:rPr>
              <w:t>2.1.2</w:t>
            </w:r>
            <w:r>
              <w:rPr>
                <w:rFonts w:asciiTheme="minorHAnsi" w:hAnsiTheme="minorHAnsi"/>
                <w:noProof/>
                <w:sz w:val="22"/>
              </w:rPr>
              <w:tab/>
            </w:r>
            <w:r w:rsidRPr="003B79C9">
              <w:rPr>
                <w:rStyle w:val="ad"/>
                <w:noProof/>
              </w:rPr>
              <w:t>Navigation</w:t>
            </w:r>
            <w:r>
              <w:rPr>
                <w:noProof/>
                <w:webHidden/>
              </w:rPr>
              <w:tab/>
            </w:r>
            <w:r>
              <w:rPr>
                <w:noProof/>
                <w:webHidden/>
              </w:rPr>
              <w:fldChar w:fldCharType="begin"/>
            </w:r>
            <w:r>
              <w:rPr>
                <w:noProof/>
                <w:webHidden/>
              </w:rPr>
              <w:instrText xml:space="preserve"> PAGEREF _Toc528069353 \h </w:instrText>
            </w:r>
            <w:r>
              <w:rPr>
                <w:noProof/>
                <w:webHidden/>
              </w:rPr>
            </w:r>
            <w:r>
              <w:rPr>
                <w:noProof/>
                <w:webHidden/>
              </w:rPr>
              <w:fldChar w:fldCharType="separate"/>
            </w:r>
            <w:r>
              <w:rPr>
                <w:noProof/>
                <w:webHidden/>
              </w:rPr>
              <w:t>3</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4" w:history="1">
            <w:r w:rsidRPr="003B79C9">
              <w:rPr>
                <w:rStyle w:val="ad"/>
                <w:noProof/>
                <w:lang w:eastAsia="zh-TW"/>
              </w:rPr>
              <w:t>2.1.3</w:t>
            </w:r>
            <w:r>
              <w:rPr>
                <w:rFonts w:asciiTheme="minorHAnsi" w:hAnsiTheme="minorHAnsi"/>
                <w:noProof/>
                <w:sz w:val="22"/>
              </w:rPr>
              <w:tab/>
            </w:r>
            <w:r w:rsidRPr="003B79C9">
              <w:rPr>
                <w:rStyle w:val="ad"/>
                <w:noProof/>
                <w:lang w:eastAsia="zh-TW"/>
              </w:rPr>
              <w:t>Problem analysis conclusion</w:t>
            </w:r>
            <w:r>
              <w:rPr>
                <w:noProof/>
                <w:webHidden/>
              </w:rPr>
              <w:tab/>
            </w:r>
            <w:r>
              <w:rPr>
                <w:noProof/>
                <w:webHidden/>
              </w:rPr>
              <w:fldChar w:fldCharType="begin"/>
            </w:r>
            <w:r>
              <w:rPr>
                <w:noProof/>
                <w:webHidden/>
              </w:rPr>
              <w:instrText xml:space="preserve"> PAGEREF _Toc528069354 \h </w:instrText>
            </w:r>
            <w:r>
              <w:rPr>
                <w:noProof/>
                <w:webHidden/>
              </w:rPr>
            </w:r>
            <w:r>
              <w:rPr>
                <w:noProof/>
                <w:webHidden/>
              </w:rPr>
              <w:fldChar w:fldCharType="separate"/>
            </w:r>
            <w:r>
              <w:rPr>
                <w:noProof/>
                <w:webHidden/>
              </w:rPr>
              <w:t>3</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55" w:history="1">
            <w:r w:rsidRPr="003B79C9">
              <w:rPr>
                <w:rStyle w:val="ad"/>
                <w:noProof/>
              </w:rPr>
              <w:t>2.2</w:t>
            </w:r>
            <w:r>
              <w:rPr>
                <w:rFonts w:asciiTheme="minorHAnsi" w:hAnsiTheme="minorHAnsi"/>
                <w:noProof/>
                <w:sz w:val="22"/>
              </w:rPr>
              <w:tab/>
            </w:r>
            <w:r w:rsidRPr="003B79C9">
              <w:rPr>
                <w:rStyle w:val="ad"/>
                <w:noProof/>
              </w:rPr>
              <w:t>Related Technologies</w:t>
            </w:r>
            <w:r>
              <w:rPr>
                <w:noProof/>
                <w:webHidden/>
              </w:rPr>
              <w:tab/>
            </w:r>
            <w:r>
              <w:rPr>
                <w:noProof/>
                <w:webHidden/>
              </w:rPr>
              <w:fldChar w:fldCharType="begin"/>
            </w:r>
            <w:r>
              <w:rPr>
                <w:noProof/>
                <w:webHidden/>
              </w:rPr>
              <w:instrText xml:space="preserve"> PAGEREF _Toc528069355 \h </w:instrText>
            </w:r>
            <w:r>
              <w:rPr>
                <w:noProof/>
                <w:webHidden/>
              </w:rPr>
            </w:r>
            <w:r>
              <w:rPr>
                <w:noProof/>
                <w:webHidden/>
              </w:rPr>
              <w:fldChar w:fldCharType="separate"/>
            </w:r>
            <w:r>
              <w:rPr>
                <w:noProof/>
                <w:webHidden/>
              </w:rPr>
              <w:t>4</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6" w:history="1">
            <w:r w:rsidRPr="003B79C9">
              <w:rPr>
                <w:rStyle w:val="ad"/>
                <w:noProof/>
              </w:rPr>
              <w:t>2.2.1</w:t>
            </w:r>
            <w:r>
              <w:rPr>
                <w:rFonts w:asciiTheme="minorHAnsi" w:hAnsiTheme="minorHAnsi"/>
                <w:noProof/>
                <w:sz w:val="22"/>
              </w:rPr>
              <w:tab/>
            </w:r>
            <w:r w:rsidRPr="003B79C9">
              <w:rPr>
                <w:rStyle w:val="ad"/>
                <w:noProof/>
              </w:rPr>
              <w:t>Brief description of the proposed system</w:t>
            </w:r>
            <w:r>
              <w:rPr>
                <w:noProof/>
                <w:webHidden/>
              </w:rPr>
              <w:tab/>
            </w:r>
            <w:r>
              <w:rPr>
                <w:noProof/>
                <w:webHidden/>
              </w:rPr>
              <w:fldChar w:fldCharType="begin"/>
            </w:r>
            <w:r>
              <w:rPr>
                <w:noProof/>
                <w:webHidden/>
              </w:rPr>
              <w:instrText xml:space="preserve"> PAGEREF _Toc528069356 \h </w:instrText>
            </w:r>
            <w:r>
              <w:rPr>
                <w:noProof/>
                <w:webHidden/>
              </w:rPr>
            </w:r>
            <w:r>
              <w:rPr>
                <w:noProof/>
                <w:webHidden/>
              </w:rPr>
              <w:fldChar w:fldCharType="separate"/>
            </w:r>
            <w:r>
              <w:rPr>
                <w:noProof/>
                <w:webHidden/>
              </w:rPr>
              <w:t>4</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7" w:history="1">
            <w:r w:rsidRPr="003B79C9">
              <w:rPr>
                <w:rStyle w:val="ad"/>
                <w:noProof/>
              </w:rPr>
              <w:t>2.2.2</w:t>
            </w:r>
            <w:r>
              <w:rPr>
                <w:rFonts w:asciiTheme="minorHAnsi" w:hAnsiTheme="minorHAnsi"/>
                <w:noProof/>
                <w:sz w:val="22"/>
              </w:rPr>
              <w:tab/>
            </w:r>
            <w:r w:rsidRPr="003B79C9">
              <w:rPr>
                <w:rStyle w:val="ad"/>
                <w:noProof/>
              </w:rPr>
              <w:t>Related technologies and difficulties</w:t>
            </w:r>
            <w:r>
              <w:rPr>
                <w:noProof/>
                <w:webHidden/>
              </w:rPr>
              <w:tab/>
            </w:r>
            <w:r>
              <w:rPr>
                <w:noProof/>
                <w:webHidden/>
              </w:rPr>
              <w:fldChar w:fldCharType="begin"/>
            </w:r>
            <w:r>
              <w:rPr>
                <w:noProof/>
                <w:webHidden/>
              </w:rPr>
              <w:instrText xml:space="preserve"> PAGEREF _Toc528069357 \h </w:instrText>
            </w:r>
            <w:r>
              <w:rPr>
                <w:noProof/>
                <w:webHidden/>
              </w:rPr>
            </w:r>
            <w:r>
              <w:rPr>
                <w:noProof/>
                <w:webHidden/>
              </w:rPr>
              <w:fldChar w:fldCharType="separate"/>
            </w:r>
            <w:r>
              <w:rPr>
                <w:noProof/>
                <w:webHidden/>
              </w:rPr>
              <w:t>4</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58" w:history="1">
            <w:r w:rsidRPr="003B79C9">
              <w:rPr>
                <w:rStyle w:val="ad"/>
                <w:noProof/>
              </w:rPr>
              <w:t>2.3</w:t>
            </w:r>
            <w:r>
              <w:rPr>
                <w:rFonts w:asciiTheme="minorHAnsi" w:hAnsiTheme="minorHAnsi"/>
                <w:noProof/>
                <w:sz w:val="22"/>
              </w:rPr>
              <w:tab/>
            </w:r>
            <w:r w:rsidRPr="003B79C9">
              <w:rPr>
                <w:rStyle w:val="ad"/>
                <w:noProof/>
              </w:rPr>
              <w:t>Existing Solutions</w:t>
            </w:r>
            <w:r>
              <w:rPr>
                <w:noProof/>
                <w:webHidden/>
              </w:rPr>
              <w:tab/>
            </w:r>
            <w:r>
              <w:rPr>
                <w:noProof/>
                <w:webHidden/>
              </w:rPr>
              <w:fldChar w:fldCharType="begin"/>
            </w:r>
            <w:r>
              <w:rPr>
                <w:noProof/>
                <w:webHidden/>
              </w:rPr>
              <w:instrText xml:space="preserve"> PAGEREF _Toc528069358 \h </w:instrText>
            </w:r>
            <w:r>
              <w:rPr>
                <w:noProof/>
                <w:webHidden/>
              </w:rPr>
            </w:r>
            <w:r>
              <w:rPr>
                <w:noProof/>
                <w:webHidden/>
              </w:rPr>
              <w:fldChar w:fldCharType="separate"/>
            </w:r>
            <w:r>
              <w:rPr>
                <w:noProof/>
                <w:webHidden/>
              </w:rPr>
              <w:t>5</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59" w:history="1">
            <w:r w:rsidRPr="003B79C9">
              <w:rPr>
                <w:rStyle w:val="ad"/>
                <w:noProof/>
              </w:rPr>
              <w:t>2.3.1</w:t>
            </w:r>
            <w:r>
              <w:rPr>
                <w:rFonts w:asciiTheme="minorHAnsi" w:hAnsiTheme="minorHAnsi"/>
                <w:noProof/>
                <w:sz w:val="22"/>
              </w:rPr>
              <w:tab/>
            </w:r>
            <w:r w:rsidRPr="003B79C9">
              <w:rPr>
                <w:rStyle w:val="ad"/>
                <w:noProof/>
              </w:rPr>
              <w:t>AR tools</w:t>
            </w:r>
            <w:r>
              <w:rPr>
                <w:noProof/>
                <w:webHidden/>
              </w:rPr>
              <w:tab/>
            </w:r>
            <w:r>
              <w:rPr>
                <w:noProof/>
                <w:webHidden/>
              </w:rPr>
              <w:fldChar w:fldCharType="begin"/>
            </w:r>
            <w:r>
              <w:rPr>
                <w:noProof/>
                <w:webHidden/>
              </w:rPr>
              <w:instrText xml:space="preserve"> PAGEREF _Toc528069359 \h </w:instrText>
            </w:r>
            <w:r>
              <w:rPr>
                <w:noProof/>
                <w:webHidden/>
              </w:rPr>
            </w:r>
            <w:r>
              <w:rPr>
                <w:noProof/>
                <w:webHidden/>
              </w:rPr>
              <w:fldChar w:fldCharType="separate"/>
            </w:r>
            <w:r>
              <w:rPr>
                <w:noProof/>
                <w:webHidden/>
              </w:rPr>
              <w:t>5</w:t>
            </w:r>
            <w:r>
              <w:rPr>
                <w:noProof/>
                <w:webHidden/>
              </w:rPr>
              <w:fldChar w:fldCharType="end"/>
            </w:r>
          </w:hyperlink>
        </w:p>
        <w:p w:rsidR="00997AC8" w:rsidRDefault="00997AC8">
          <w:pPr>
            <w:pStyle w:val="31"/>
            <w:tabs>
              <w:tab w:val="left" w:pos="1320"/>
              <w:tab w:val="right" w:leader="dot" w:pos="8630"/>
            </w:tabs>
            <w:rPr>
              <w:rFonts w:asciiTheme="minorHAnsi" w:hAnsiTheme="minorHAnsi"/>
              <w:noProof/>
              <w:sz w:val="22"/>
            </w:rPr>
          </w:pPr>
          <w:hyperlink w:anchor="_Toc528069360" w:history="1">
            <w:r w:rsidRPr="003B79C9">
              <w:rPr>
                <w:rStyle w:val="ad"/>
                <w:noProof/>
              </w:rPr>
              <w:t>2.3.2</w:t>
            </w:r>
            <w:r>
              <w:rPr>
                <w:rFonts w:asciiTheme="minorHAnsi" w:hAnsiTheme="minorHAnsi"/>
                <w:noProof/>
                <w:sz w:val="22"/>
              </w:rPr>
              <w:tab/>
            </w:r>
            <w:r w:rsidRPr="003B79C9">
              <w:rPr>
                <w:rStyle w:val="ad"/>
                <w:noProof/>
              </w:rPr>
              <w:t>Camera-based positioning with different references</w:t>
            </w:r>
            <w:r>
              <w:rPr>
                <w:noProof/>
                <w:webHidden/>
              </w:rPr>
              <w:tab/>
            </w:r>
            <w:r>
              <w:rPr>
                <w:noProof/>
                <w:webHidden/>
              </w:rPr>
              <w:fldChar w:fldCharType="begin"/>
            </w:r>
            <w:r>
              <w:rPr>
                <w:noProof/>
                <w:webHidden/>
              </w:rPr>
              <w:instrText xml:space="preserve"> PAGEREF _Toc528069360 \h </w:instrText>
            </w:r>
            <w:r>
              <w:rPr>
                <w:noProof/>
                <w:webHidden/>
              </w:rPr>
            </w:r>
            <w:r>
              <w:rPr>
                <w:noProof/>
                <w:webHidden/>
              </w:rPr>
              <w:fldChar w:fldCharType="separate"/>
            </w:r>
            <w:r>
              <w:rPr>
                <w:noProof/>
                <w:webHidden/>
              </w:rPr>
              <w:t>5</w:t>
            </w:r>
            <w:r>
              <w:rPr>
                <w:noProof/>
                <w:webHidden/>
              </w:rPr>
              <w:fldChar w:fldCharType="end"/>
            </w:r>
          </w:hyperlink>
        </w:p>
        <w:p w:rsidR="00997AC8" w:rsidRDefault="00997AC8">
          <w:pPr>
            <w:pStyle w:val="11"/>
            <w:tabs>
              <w:tab w:val="left" w:pos="1320"/>
              <w:tab w:val="right" w:leader="dot" w:pos="8630"/>
            </w:tabs>
            <w:rPr>
              <w:rFonts w:asciiTheme="minorHAnsi" w:hAnsiTheme="minorHAnsi"/>
              <w:noProof/>
              <w:sz w:val="22"/>
            </w:rPr>
          </w:pPr>
          <w:hyperlink w:anchor="_Toc528069361" w:history="1">
            <w:r w:rsidRPr="003B79C9">
              <w:rPr>
                <w:rStyle w:val="ad"/>
                <w:noProof/>
              </w:rPr>
              <w:t>Section 3.</w:t>
            </w:r>
            <w:r>
              <w:rPr>
                <w:rFonts w:asciiTheme="minorHAnsi" w:hAnsiTheme="minorHAnsi"/>
                <w:noProof/>
                <w:sz w:val="22"/>
              </w:rPr>
              <w:tab/>
            </w:r>
            <w:r w:rsidRPr="003B79C9">
              <w:rPr>
                <w:rStyle w:val="ad"/>
                <w:noProof/>
              </w:rPr>
              <w:t>Preliminary methodologies</w:t>
            </w:r>
            <w:r>
              <w:rPr>
                <w:noProof/>
                <w:webHidden/>
              </w:rPr>
              <w:tab/>
            </w:r>
            <w:r>
              <w:rPr>
                <w:noProof/>
                <w:webHidden/>
              </w:rPr>
              <w:fldChar w:fldCharType="begin"/>
            </w:r>
            <w:r>
              <w:rPr>
                <w:noProof/>
                <w:webHidden/>
              </w:rPr>
              <w:instrText xml:space="preserve"> PAGEREF _Toc528069361 \h </w:instrText>
            </w:r>
            <w:r>
              <w:rPr>
                <w:noProof/>
                <w:webHidden/>
              </w:rPr>
            </w:r>
            <w:r>
              <w:rPr>
                <w:noProof/>
                <w:webHidden/>
              </w:rPr>
              <w:fldChar w:fldCharType="separate"/>
            </w:r>
            <w:r>
              <w:rPr>
                <w:noProof/>
                <w:webHidden/>
              </w:rPr>
              <w:t>6</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62" w:history="1">
            <w:r w:rsidRPr="003B79C9">
              <w:rPr>
                <w:rStyle w:val="ad"/>
                <w:noProof/>
              </w:rPr>
              <w:t>3.1</w:t>
            </w:r>
            <w:r>
              <w:rPr>
                <w:rFonts w:asciiTheme="minorHAnsi" w:hAnsiTheme="minorHAnsi"/>
                <w:noProof/>
                <w:sz w:val="22"/>
              </w:rPr>
              <w:tab/>
            </w:r>
            <w:r w:rsidRPr="003B79C9">
              <w:rPr>
                <w:rStyle w:val="ad"/>
                <w:noProof/>
              </w:rPr>
              <w:t>Technologies for this project</w:t>
            </w:r>
            <w:r>
              <w:rPr>
                <w:noProof/>
                <w:webHidden/>
              </w:rPr>
              <w:tab/>
            </w:r>
            <w:r>
              <w:rPr>
                <w:noProof/>
                <w:webHidden/>
              </w:rPr>
              <w:fldChar w:fldCharType="begin"/>
            </w:r>
            <w:r>
              <w:rPr>
                <w:noProof/>
                <w:webHidden/>
              </w:rPr>
              <w:instrText xml:space="preserve"> PAGEREF _Toc528069362 \h </w:instrText>
            </w:r>
            <w:r>
              <w:rPr>
                <w:noProof/>
                <w:webHidden/>
              </w:rPr>
            </w:r>
            <w:r>
              <w:rPr>
                <w:noProof/>
                <w:webHidden/>
              </w:rPr>
              <w:fldChar w:fldCharType="separate"/>
            </w:r>
            <w:r>
              <w:rPr>
                <w:noProof/>
                <w:webHidden/>
              </w:rPr>
              <w:t>6</w:t>
            </w:r>
            <w:r>
              <w:rPr>
                <w:noProof/>
                <w:webHidden/>
              </w:rPr>
              <w:fldChar w:fldCharType="end"/>
            </w:r>
          </w:hyperlink>
        </w:p>
        <w:p w:rsidR="00997AC8" w:rsidRDefault="00997AC8">
          <w:pPr>
            <w:pStyle w:val="21"/>
            <w:tabs>
              <w:tab w:val="left" w:pos="880"/>
              <w:tab w:val="right" w:leader="dot" w:pos="8630"/>
            </w:tabs>
            <w:rPr>
              <w:rFonts w:asciiTheme="minorHAnsi" w:hAnsiTheme="minorHAnsi"/>
              <w:noProof/>
              <w:sz w:val="22"/>
            </w:rPr>
          </w:pPr>
          <w:hyperlink w:anchor="_Toc528069363" w:history="1">
            <w:r w:rsidRPr="003B79C9">
              <w:rPr>
                <w:rStyle w:val="ad"/>
                <w:noProof/>
              </w:rPr>
              <w:t>3.2</w:t>
            </w:r>
            <w:r>
              <w:rPr>
                <w:rFonts w:asciiTheme="minorHAnsi" w:hAnsiTheme="minorHAnsi"/>
                <w:noProof/>
                <w:sz w:val="22"/>
              </w:rPr>
              <w:tab/>
            </w:r>
            <w:r w:rsidRPr="003B79C9">
              <w:rPr>
                <w:rStyle w:val="ad"/>
                <w:noProof/>
              </w:rPr>
              <w:t>Preliminary design of the proposed system</w:t>
            </w:r>
            <w:r>
              <w:rPr>
                <w:noProof/>
                <w:webHidden/>
              </w:rPr>
              <w:tab/>
            </w:r>
            <w:r>
              <w:rPr>
                <w:noProof/>
                <w:webHidden/>
              </w:rPr>
              <w:fldChar w:fldCharType="begin"/>
            </w:r>
            <w:r>
              <w:rPr>
                <w:noProof/>
                <w:webHidden/>
              </w:rPr>
              <w:instrText xml:space="preserve"> PAGEREF _Toc528069363 \h </w:instrText>
            </w:r>
            <w:r>
              <w:rPr>
                <w:noProof/>
                <w:webHidden/>
              </w:rPr>
            </w:r>
            <w:r>
              <w:rPr>
                <w:noProof/>
                <w:webHidden/>
              </w:rPr>
              <w:fldChar w:fldCharType="separate"/>
            </w:r>
            <w:r>
              <w:rPr>
                <w:noProof/>
                <w:webHidden/>
              </w:rPr>
              <w:t>6</w:t>
            </w:r>
            <w:r>
              <w:rPr>
                <w:noProof/>
                <w:webHidden/>
              </w:rPr>
              <w:fldChar w:fldCharType="end"/>
            </w:r>
          </w:hyperlink>
        </w:p>
        <w:p w:rsidR="00997AC8" w:rsidRDefault="00997AC8">
          <w:pPr>
            <w:pStyle w:val="11"/>
            <w:tabs>
              <w:tab w:val="right" w:leader="dot" w:pos="8630"/>
            </w:tabs>
            <w:rPr>
              <w:rFonts w:asciiTheme="minorHAnsi" w:hAnsiTheme="minorHAnsi"/>
              <w:noProof/>
              <w:sz w:val="22"/>
            </w:rPr>
          </w:pPr>
          <w:hyperlink w:anchor="_Toc528069364" w:history="1">
            <w:r w:rsidRPr="003B79C9">
              <w:rPr>
                <w:rStyle w:val="ad"/>
                <w:noProof/>
              </w:rPr>
              <w:t>References</w:t>
            </w:r>
            <w:r>
              <w:rPr>
                <w:noProof/>
                <w:webHidden/>
              </w:rPr>
              <w:tab/>
            </w:r>
            <w:r>
              <w:rPr>
                <w:noProof/>
                <w:webHidden/>
              </w:rPr>
              <w:fldChar w:fldCharType="begin"/>
            </w:r>
            <w:r>
              <w:rPr>
                <w:noProof/>
                <w:webHidden/>
              </w:rPr>
              <w:instrText xml:space="preserve"> PAGEREF _Toc528069364 \h </w:instrText>
            </w:r>
            <w:r>
              <w:rPr>
                <w:noProof/>
                <w:webHidden/>
              </w:rPr>
            </w:r>
            <w:r>
              <w:rPr>
                <w:noProof/>
                <w:webHidden/>
              </w:rPr>
              <w:fldChar w:fldCharType="separate"/>
            </w:r>
            <w:r>
              <w:rPr>
                <w:noProof/>
                <w:webHidden/>
              </w:rPr>
              <w:t>8</w:t>
            </w:r>
            <w:r>
              <w:rPr>
                <w:noProof/>
                <w:webHidden/>
              </w:rPr>
              <w:fldChar w:fldCharType="end"/>
            </w:r>
          </w:hyperlink>
        </w:p>
        <w:p w:rsidR="00997AC8" w:rsidRDefault="00997AC8">
          <w:pPr>
            <w:pStyle w:val="11"/>
            <w:tabs>
              <w:tab w:val="right" w:leader="dot" w:pos="8630"/>
            </w:tabs>
            <w:rPr>
              <w:rFonts w:asciiTheme="minorHAnsi" w:hAnsiTheme="minorHAnsi"/>
              <w:noProof/>
              <w:sz w:val="22"/>
            </w:rPr>
          </w:pPr>
          <w:hyperlink w:anchor="_Toc528069365" w:history="1">
            <w:r w:rsidRPr="003B79C9">
              <w:rPr>
                <w:rStyle w:val="ad"/>
                <w:noProof/>
              </w:rPr>
              <w:t>Appendix A.  Project Plan</w:t>
            </w:r>
            <w:r>
              <w:rPr>
                <w:noProof/>
                <w:webHidden/>
              </w:rPr>
              <w:tab/>
            </w:r>
            <w:r>
              <w:rPr>
                <w:noProof/>
                <w:webHidden/>
              </w:rPr>
              <w:fldChar w:fldCharType="begin"/>
            </w:r>
            <w:r>
              <w:rPr>
                <w:noProof/>
                <w:webHidden/>
              </w:rPr>
              <w:instrText xml:space="preserve"> PAGEREF _Toc528069365 \h </w:instrText>
            </w:r>
            <w:r>
              <w:rPr>
                <w:noProof/>
                <w:webHidden/>
              </w:rPr>
            </w:r>
            <w:r>
              <w:rPr>
                <w:noProof/>
                <w:webHidden/>
              </w:rPr>
              <w:fldChar w:fldCharType="separate"/>
            </w:r>
            <w:r>
              <w:rPr>
                <w:noProof/>
                <w:webHidden/>
              </w:rPr>
              <w:t>10</w:t>
            </w:r>
            <w:r>
              <w:rPr>
                <w:noProof/>
                <w:webHidden/>
              </w:rPr>
              <w:fldChar w:fldCharType="end"/>
            </w:r>
          </w:hyperlink>
        </w:p>
        <w:p w:rsidR="006D5FA2" w:rsidRPr="006D5FA2" w:rsidRDefault="000F519E">
          <w:pPr>
            <w:rPr>
              <w:b/>
              <w:bCs/>
              <w:lang w:val="zh-CN"/>
            </w:rPr>
            <w:sectPr w:rsidR="006D5FA2" w:rsidRPr="006D5FA2" w:rsidSect="005F7504">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0" w:name="_Toc528069345"/>
      <w:r>
        <w:lastRenderedPageBreak/>
        <w:t>Problem Definition</w:t>
      </w:r>
      <w:bookmarkEnd w:id="0"/>
    </w:p>
    <w:p w:rsidR="00E720A2" w:rsidRDefault="00DA3B1B" w:rsidP="00EB7C0C">
      <w:pPr>
        <w:pStyle w:val="2"/>
        <w:numPr>
          <w:ilvl w:val="1"/>
          <w:numId w:val="1"/>
        </w:numPr>
      </w:pPr>
      <w:bookmarkStart w:id="1" w:name="_Toc528069346"/>
      <w:r>
        <w:t>Introduction</w:t>
      </w:r>
      <w:bookmarkEnd w:id="1"/>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Content>
          <w:r w:rsidR="003E675B">
            <w:rPr>
              <w:rFonts w:cs="Times New Roman"/>
              <w:szCs w:val="24"/>
            </w:rPr>
            <w:fldChar w:fldCharType="begin"/>
          </w:r>
          <w:r w:rsidR="00E5608B">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M1QxMjozOToyNi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2" w:name="_Toc528069347"/>
      <w:r>
        <w:t>Project Aim</w:t>
      </w:r>
      <w:bookmarkEnd w:id="2"/>
    </w:p>
    <w:p w:rsidR="00E720A2" w:rsidRDefault="00DA3B1B">
      <w:pPr>
        <w:rPr>
          <w:rFonts w:cs="Times New Roman"/>
          <w:szCs w:val="24"/>
        </w:rPr>
      </w:pPr>
      <w:r>
        <w:rPr>
          <w:rFonts w:cs="Times New Roman"/>
          <w:szCs w:val="24"/>
        </w:rPr>
        <w:t>The aim of this project is to build a mobile AR application consists of indoor navigation and c</w:t>
      </w:r>
      <w:r w:rsidR="0014084E">
        <w:rPr>
          <w:rFonts w:cs="Times New Roman"/>
          <w:szCs w:val="24"/>
        </w:rPr>
        <w:t>ontextual information presentation</w:t>
      </w:r>
      <w:r>
        <w:rPr>
          <w:rFonts w:cs="Times New Roman"/>
          <w:szCs w:val="24"/>
        </w:rPr>
        <w:t xml:space="preserve">. </w:t>
      </w:r>
      <w:r w:rsidR="0014084E">
        <w:rPr>
          <w:rFonts w:cs="Times New Roman"/>
          <w:szCs w:val="24"/>
        </w:rPr>
        <w:t xml:space="preserve">It hopes that this project could </w:t>
      </w:r>
      <w:r w:rsidR="001B0395">
        <w:rPr>
          <w:rFonts w:cs="Times New Roman"/>
          <w:szCs w:val="24"/>
        </w:rPr>
        <w:t xml:space="preserve">help people </w:t>
      </w:r>
      <w:r w:rsidR="0075300C">
        <w:rPr>
          <w:rFonts w:cs="Times New Roman" w:hint="eastAsia"/>
          <w:szCs w:val="24"/>
        </w:rPr>
        <w:t>achieve</w:t>
      </w:r>
      <w:r w:rsidR="0075300C">
        <w:rPr>
          <w:rFonts w:cs="Times New Roman"/>
          <w:szCs w:val="24"/>
        </w:rPr>
        <w:t xml:space="preserve"> </w:t>
      </w:r>
      <w:r w:rsidR="001B0395">
        <w:rPr>
          <w:rFonts w:cs="Times New Roman"/>
          <w:szCs w:val="24"/>
        </w:rPr>
        <w:t xml:space="preserve">information about indoor objects </w:t>
      </w:r>
      <w:r w:rsidR="0075300C">
        <w:rPr>
          <w:rFonts w:cs="Times New Roman" w:hint="eastAsia"/>
          <w:szCs w:val="24"/>
        </w:rPr>
        <w:t>instantly</w:t>
      </w:r>
      <w:r w:rsidR="0075300C">
        <w:rPr>
          <w:rFonts w:cs="Times New Roman"/>
          <w:szCs w:val="24"/>
        </w:rPr>
        <w:t xml:space="preserve"> </w:t>
      </w:r>
      <w:r w:rsidR="001B0395">
        <w:rPr>
          <w:rFonts w:cs="Times New Roman"/>
          <w:szCs w:val="24"/>
        </w:rPr>
        <w:t>as well as reach target position</w:t>
      </w:r>
      <w:r w:rsidR="005C7EF0">
        <w:rPr>
          <w:rFonts w:cs="Times New Roman"/>
          <w:szCs w:val="24"/>
        </w:rPr>
        <w:t xml:space="preserve"> more efficiently.</w:t>
      </w:r>
    </w:p>
    <w:p w:rsidR="00E720A2" w:rsidRDefault="00DA3B1B" w:rsidP="0088082E">
      <w:pPr>
        <w:pStyle w:val="2"/>
        <w:numPr>
          <w:ilvl w:val="1"/>
          <w:numId w:val="1"/>
        </w:numPr>
      </w:pPr>
      <w:bookmarkStart w:id="3" w:name="_Toc528069348"/>
      <w:r>
        <w:t>Project Objectives</w:t>
      </w:r>
      <w:bookmarkEnd w:id="3"/>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 xml:space="preserve">AR interaction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lastRenderedPageBreak/>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4" w:name="_Toc528069349"/>
      <w:r>
        <w:t>Value Proposition</w:t>
      </w:r>
      <w:bookmarkEnd w:id="4"/>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w:t>
      </w:r>
      <w:bookmarkStart w:id="5" w:name="_GoBack"/>
      <w:bookmarkEnd w:id="5"/>
      <w:r w:rsidR="007175D0">
        <w:rPr>
          <w:rFonts w:cs="Times New Roman"/>
          <w:szCs w:val="24"/>
        </w:rPr>
        <w:t>posed system can fill the gap.</w:t>
      </w:r>
    </w:p>
    <w:p w:rsidR="00E720A2" w:rsidRDefault="00DA3B1B" w:rsidP="006F30CA">
      <w:pPr>
        <w:pStyle w:val="1"/>
        <w:numPr>
          <w:ilvl w:val="0"/>
          <w:numId w:val="1"/>
        </w:numPr>
      </w:pPr>
      <w:bookmarkStart w:id="6" w:name="_Toc528069350"/>
      <w:r>
        <w:t>Literature Reviews</w:t>
      </w:r>
      <w:bookmarkEnd w:id="6"/>
    </w:p>
    <w:p w:rsidR="00E720A2" w:rsidRDefault="00DA3B1B" w:rsidP="0088082E">
      <w:pPr>
        <w:pStyle w:val="2"/>
        <w:numPr>
          <w:ilvl w:val="1"/>
          <w:numId w:val="1"/>
        </w:numPr>
      </w:pPr>
      <w:bookmarkStart w:id="7" w:name="_Toc528069351"/>
      <w:r>
        <w:t>Problem Analysis</w:t>
      </w:r>
      <w:bookmarkEnd w:id="7"/>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8" w:name="_Toc528069352"/>
      <w:r w:rsidRPr="00546B57">
        <w:t>Data presentation</w:t>
      </w:r>
      <w:bookmarkEnd w:id="8"/>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w:t>
      </w:r>
      <w:r w:rsidR="00AC39FD">
        <w:rPr>
          <w:rFonts w:eastAsia="PMingLiU" w:cs="Times New Roman"/>
          <w:szCs w:val="24"/>
          <w:lang w:eastAsia="zh-TW"/>
        </w:rPr>
        <w:lastRenderedPageBreak/>
        <w:t xml:space="preserve">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C33088">
        <w:rPr>
          <w:rFonts w:eastAsia="PMingLiU" w:cs="Times New Roman"/>
          <w:szCs w:val="24"/>
          <w:lang w:eastAsia="zh-TW"/>
        </w:rPr>
        <w:t xml:space="preserve"> </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9" w:name="_Toc528069353"/>
      <w:r>
        <w:t>N</w:t>
      </w:r>
      <w:r w:rsidR="005E739A">
        <w:t>avigation</w:t>
      </w:r>
      <w:bookmarkEnd w:id="9"/>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Content>
          <w:r w:rsidR="00FA7C8C">
            <w:rPr>
              <w:rFonts w:cs="Times New Roman"/>
              <w:szCs w:val="24"/>
            </w:rPr>
            <w:fldChar w:fldCharType="begin"/>
          </w:r>
          <w:r w:rsidR="00E5608B">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zVDEyOjM5OjI2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Content>
          <w:r w:rsidR="00FA7C8C">
            <w:rPr>
              <w:rFonts w:eastAsia="PMingLiU" w:cs="Times New Roman"/>
              <w:szCs w:val="24"/>
              <w:lang w:eastAsia="zh-TW"/>
            </w:rPr>
            <w:fldChar w:fldCharType="begin"/>
          </w:r>
          <w:r w:rsidR="00E5608B">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zVDEyOjM5OjI2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Content>
          <w:r w:rsidR="00086A6B">
            <w:rPr>
              <w:rFonts w:eastAsia="PMingLiU" w:cs="Times New Roman"/>
              <w:szCs w:val="24"/>
              <w:lang w:eastAsia="zh-TW"/>
            </w:rPr>
            <w:fldChar w:fldCharType="begin"/>
          </w:r>
          <w:r w:rsidR="00E5608B">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M1QxMjozOToyN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4335E0">
        <w:rPr>
          <w:rFonts w:eastAsia="PMingLiU" w:cs="Times New Roman"/>
          <w:szCs w:val="24"/>
          <w:lang w:eastAsia="zh-TW"/>
        </w:rPr>
        <w:t xml:space="preserve">Several works just combined camera-based poisoning and AR into a </w:t>
      </w:r>
      <w:r w:rsidR="0088082E">
        <w:rPr>
          <w:rFonts w:eastAsia="PMingLiU" w:cs="Times New Roman"/>
          <w:szCs w:val="24"/>
          <w:lang w:eastAsia="zh-TW"/>
        </w:rPr>
        <w:t xml:space="preserve">navigation </w:t>
      </w:r>
      <w:r w:rsidR="004335E0">
        <w:rPr>
          <w:rFonts w:eastAsia="PMingLiU" w:cs="Times New Roman"/>
          <w:szCs w:val="24"/>
          <w:lang w:eastAsia="zh-TW"/>
        </w:rPr>
        <w:t xml:space="preserve">system for providing a better user experienc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10" w:name="_Toc528069354"/>
      <w:r>
        <w:rPr>
          <w:lang w:eastAsia="zh-TW"/>
        </w:rPr>
        <w:t>Problem analysis conclusion</w:t>
      </w:r>
      <w:bookmarkEnd w:id="10"/>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navigation can seamlessly cooperate with AR to provide a better user experience in an information app for building. It can be combined with other sensors or signals for calibration.</w:t>
      </w:r>
    </w:p>
    <w:p w:rsidR="00E720A2" w:rsidRDefault="00DA3B1B" w:rsidP="0088082E">
      <w:pPr>
        <w:pStyle w:val="2"/>
        <w:numPr>
          <w:ilvl w:val="1"/>
          <w:numId w:val="1"/>
        </w:numPr>
      </w:pPr>
      <w:bookmarkStart w:id="11" w:name="_Toc528069355"/>
      <w:r>
        <w:lastRenderedPageBreak/>
        <w:t>Related Technologies</w:t>
      </w:r>
      <w:bookmarkEnd w:id="11"/>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2" w:name="_Toc528069356"/>
      <w:r>
        <w:t>Brief description of the proposed system</w:t>
      </w:r>
      <w:bookmarkEnd w:id="12"/>
    </w:p>
    <w:p w:rsidR="006947D1" w:rsidRDefault="001405DB" w:rsidP="001405DB">
      <w:r w:rsidRPr="001405DB">
        <w:t xml:space="preserve">With reference from </w:t>
      </w:r>
      <w:sdt>
        <w:sdtPr>
          <w:alias w:val="Don't edit this field"/>
          <w:tag w:val="CitaviPlaceholder#f4cdc832-22c7-4480-872c-6052aede1b0f"/>
          <w:id w:val="-1762215552"/>
          <w:placeholder>
            <w:docPart w:val="EEC703978C654A9DB278A3EFA7985323"/>
          </w:placeholder>
        </w:sdtPr>
        <w:sdtContent>
          <w:r w:rsidRPr="001405DB">
            <w:fldChar w:fldCharType="begin"/>
          </w:r>
          <w:r w:rsidR="00E5608B">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NUMTI6Mzk6MjY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Pr="001405DB">
            <w:fldChar w:fldCharType="separate"/>
          </w:r>
          <w:r w:rsidR="005F562F">
            <w:t>[5]</w:t>
          </w:r>
          <w:r w:rsidRPr="001405DB">
            <w:fldChar w:fldCharType="end"/>
          </w:r>
        </w:sdtContent>
      </w:sdt>
      <w:r w:rsidRPr="001405DB">
        <w:t xml:space="preserve">, </w:t>
      </w:r>
      <w:r w:rsidR="006947D1">
        <w:t>this paper</w:t>
      </w:r>
      <w:r w:rsidRPr="001405DB">
        <w:t xml:space="preserve"> designed three </w:t>
      </w:r>
      <w:r w:rsidR="00280B51">
        <w:t xml:space="preserve">main </w:t>
      </w:r>
      <w:r w:rsidRPr="001405DB">
        <w:t xml:space="preserve">components for the proposed system: 1) a Database. It stores feature patterns (also called markers) that extracted from real vision by data collectors. 2) A client app. </w:t>
      </w:r>
      <w:r w:rsidR="006947D1">
        <w:t>It</w:t>
      </w:r>
      <w:r w:rsidRPr="001405DB">
        <w:t xml:space="preserve"> provides AR</w:t>
      </w:r>
      <w:r w:rsidR="006947D1">
        <w:t xml:space="preserve"> user</w:t>
      </w:r>
      <w:r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3" w:name="_Toc528069357"/>
      <w:r>
        <w:t>Related t</w:t>
      </w:r>
      <w:r w:rsidR="00FC718E" w:rsidRPr="00FC718E">
        <w:t xml:space="preserve">echnologies </w:t>
      </w:r>
      <w:r w:rsidR="00974F20">
        <w:t>and difficulties</w:t>
      </w:r>
      <w:bookmarkEnd w:id="13"/>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Content>
          <w:r w:rsidR="00FA7C8C">
            <w:rPr>
              <w:rFonts w:cs="Times New Roman"/>
              <w:szCs w:val="24"/>
            </w:rPr>
            <w:fldChar w:fldCharType="begin"/>
          </w:r>
          <w:r w:rsidR="00E5608B">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NUMTI6Mzk6MjY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r w:rsidR="00DA3B1B">
        <w:rPr>
          <w:rFonts w:cs="Times New Roman"/>
          <w:szCs w:val="24"/>
        </w:rPr>
        <w:t xml:space="preserve">can not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4" w:name="_Toc528069358"/>
      <w:r>
        <w:lastRenderedPageBreak/>
        <w:t>Existing Solutions</w:t>
      </w:r>
      <w:bookmarkEnd w:id="14"/>
    </w:p>
    <w:p w:rsidR="00847FEC" w:rsidRDefault="00847FEC" w:rsidP="00847FEC">
      <w:pPr>
        <w:pStyle w:val="3"/>
        <w:numPr>
          <w:ilvl w:val="2"/>
          <w:numId w:val="1"/>
        </w:numPr>
      </w:pPr>
      <w:bookmarkStart w:id="15" w:name="_Toc528069359"/>
      <w:r>
        <w:t>AR tools</w:t>
      </w:r>
      <w:bookmarkEnd w:id="15"/>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Content>
          <w:r w:rsidR="004F6CCF">
            <w:fldChar w:fldCharType="begin"/>
          </w:r>
          <w:r w:rsidR="00E5608B">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M1QxMjozOToyN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Content>
          <w:r w:rsidR="004F6CCF">
            <w:fldChar w:fldCharType="begin"/>
          </w:r>
          <w:r w:rsidR="00E5608B">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NUMTI6Mzk6MjY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w:t>
      </w:r>
      <w:r w:rsidR="00C6492D">
        <w:t xml:space="preserve">developing </w:t>
      </w:r>
      <w:r w:rsidR="00F53A4A">
        <w:t xml:space="preserve">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6" w:name="_Toc528069360"/>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Content>
          <w:r>
            <w:rPr>
              <w:rFonts w:cs="Times New Roman"/>
              <w:szCs w:val="24"/>
            </w:rPr>
            <w:fldChar w:fldCharType="begin"/>
          </w:r>
          <w:r w:rsidR="00E5608B">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M1QxMjozOToyN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D763DB">
        <w:rPr>
          <w:rFonts w:cs="Times New Roman"/>
          <w:szCs w:val="24"/>
        </w:rPr>
        <w:t>u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Content>
          <w:r w:rsidR="0087609A">
            <w:rPr>
              <w:rFonts w:cs="Times New Roman"/>
              <w:szCs w:val="24"/>
            </w:rPr>
            <w:fldChar w:fldCharType="begin"/>
          </w:r>
          <w:r w:rsidR="00E5608B">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M1QxMjozOToyNi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Content>
          <w:r w:rsidR="0087609A">
            <w:rPr>
              <w:rFonts w:cs="Times New Roman"/>
              <w:szCs w:val="24"/>
            </w:rPr>
            <w:fldChar w:fldCharType="begin"/>
          </w:r>
          <w:r w:rsidR="00E5608B">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NUMTI6Mzk6MjY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hen data collectors walking through the whole environment. </w:t>
      </w:r>
      <w:r w:rsidR="004E0C86">
        <w:rPr>
          <w:rFonts w:cs="Times New Roman"/>
          <w:szCs w:val="24"/>
        </w:rPr>
        <w:t>The system of this kind of solut</w:t>
      </w:r>
      <w:r w:rsidR="00D763DB">
        <w:rPr>
          <w:rFonts w:cs="Times New Roman"/>
          <w:szCs w:val="24"/>
        </w:rPr>
        <w:t>ions is simpler than the 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Content>
          <w:r w:rsidR="004E5E02">
            <w:rPr>
              <w:rFonts w:cs="Times New Roman"/>
              <w:szCs w:val="24"/>
            </w:rPr>
            <w:fldChar w:fldCharType="begin"/>
          </w:r>
          <w:r w:rsidR="00E5608B">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M1QxMjozOToyNi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Content>
          <w:r w:rsidR="004E5E02">
            <w:rPr>
              <w:rFonts w:cs="Times New Roman"/>
              <w:szCs w:val="24"/>
            </w:rPr>
            <w:fldChar w:fldCharType="begin"/>
          </w:r>
          <w:r w:rsidR="00E5608B">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NUMTI6Mzk6MjY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Content>
          <w:r w:rsidR="00295170">
            <w:fldChar w:fldCharType="begin"/>
          </w:r>
          <w:r w:rsidR="00E5608B">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zVDEyOjM5OjI2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0F519E" w:rsidP="008354D3">
      <w:pPr>
        <w:pStyle w:val="1"/>
        <w:numPr>
          <w:ilvl w:val="0"/>
          <w:numId w:val="1"/>
        </w:numPr>
      </w:pPr>
      <w:bookmarkStart w:id="17" w:name="_Toc528069361"/>
      <w:r>
        <w:lastRenderedPageBreak/>
        <w:t xml:space="preserve">Preliminary </w:t>
      </w:r>
      <w:r w:rsidR="00DA3B1B">
        <w:t>methodologies</w:t>
      </w:r>
      <w:bookmarkEnd w:id="17"/>
    </w:p>
    <w:p w:rsidR="000F519E" w:rsidRDefault="000F519E" w:rsidP="000F519E">
      <w:r>
        <w:t>In principle, the basic methodology for this project is Build-and-Test.</w:t>
      </w:r>
    </w:p>
    <w:p w:rsidR="00EE0177" w:rsidRDefault="000F519E" w:rsidP="00EE0177">
      <w:pPr>
        <w:pStyle w:val="2"/>
        <w:numPr>
          <w:ilvl w:val="1"/>
          <w:numId w:val="1"/>
        </w:numPr>
      </w:pPr>
      <w:bookmarkStart w:id="18" w:name="_Toc528069362"/>
      <w:r>
        <w:t>Technologies</w:t>
      </w:r>
      <w:r w:rsidR="008354D3">
        <w:t xml:space="preserve"> for this project</w:t>
      </w:r>
      <w:bookmarkEnd w:id="18"/>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1262ED">
        <w:t>features</w:t>
      </w:r>
      <w:r w:rsidR="00D93975">
        <w:t xml:space="preserve"> </w:t>
      </w:r>
      <w:r w:rsidR="001262ED">
        <w:t>extraction and</w:t>
      </w:r>
      <w:r w:rsidR="00D93975">
        <w:t xml:space="preserve"> matching. </w:t>
      </w:r>
    </w:p>
    <w:p w:rsidR="008354D3" w:rsidRDefault="000F519E" w:rsidP="008354D3">
      <w:pPr>
        <w:pStyle w:val="2"/>
        <w:numPr>
          <w:ilvl w:val="1"/>
          <w:numId w:val="1"/>
        </w:numPr>
      </w:pPr>
      <w:bookmarkStart w:id="19" w:name="_Toc528069363"/>
      <w:r>
        <w:t>P</w:t>
      </w:r>
      <w:r w:rsidR="00D746CE">
        <w:t>re</w:t>
      </w:r>
      <w:r w:rsidR="001436DA">
        <w:t xml:space="preserve">liminary </w:t>
      </w:r>
      <w:r w:rsidR="00D746CE">
        <w:t>design</w:t>
      </w:r>
      <w:r w:rsidR="008354D3">
        <w:t xml:space="preserve"> of the proposed system</w:t>
      </w:r>
      <w:bookmarkEnd w:id="19"/>
    </w:p>
    <w:p w:rsidR="008D23A6" w:rsidRDefault="00D93975" w:rsidP="00D93975">
      <w:r>
        <w:t xml:space="preserve">As shown in Fig1, the proposed system contains 4 </w:t>
      </w:r>
      <w:r w:rsidR="00EF4B60">
        <w:t xml:space="preserve">big </w:t>
      </w:r>
      <w:r>
        <w:t>components</w:t>
      </w:r>
      <w:r w:rsidR="008D23A6">
        <w:t xml:space="preserve">. </w:t>
      </w:r>
      <w:r w:rsidR="00997AC8">
        <w:t>Data flow through all the system as shown in Fig 2.</w:t>
      </w:r>
    </w:p>
    <w:p w:rsidR="00D93975" w:rsidRDefault="00EF4B60" w:rsidP="00D93975">
      <w:r>
        <w:t xml:space="preserve">Within Mobile App scope, </w:t>
      </w:r>
      <w:r w:rsidR="008D23A6">
        <w:t xml:space="preserve">ARCore is responsible for processing cameras’ input, communicate with server and drawing virtual objects onto GUI based on its own understanding of indoor environment. </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in 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w:lastRenderedPageBreak/>
        <mc:AlternateContent>
          <mc:Choice Requires="wpc">
            <w:drawing>
              <wp:inline distT="0" distB="0" distL="0" distR="0" wp14:anchorId="6319B4A6" wp14:editId="6C341FB7">
                <wp:extent cx="5486400" cy="3703320"/>
                <wp:effectExtent l="0" t="0" r="19050" b="11430"/>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5F7504" w:rsidRDefault="005F7504"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5F7504" w:rsidRDefault="005F7504" w:rsidP="00F510BA">
                              <w:pPr>
                                <w:jc w:val="center"/>
                              </w:pPr>
                              <w:r>
                                <w:t>Figur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319B4A6" id="画布 1" o:spid="_x0000_s1026" editas="canvas" style="width:6in;height:291.6pt;mso-position-horizontal-relative:char;mso-position-vertical-relative:line" coordsize="54864,370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7033;visibility:visible;mso-wrap-style:square" filled="t" fillcolor="white [3212]" stroked="t">
                  <v:fill o:detectmouseclick="t"/>
                  <v:path o:connecttype="none"/>
                </v:shape>
                <v:rect id="矩形 3" o:spid="_x0000_s1028"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5F7504" w:rsidRDefault="005F7504" w:rsidP="007B3F3D">
                        <w:pPr>
                          <w:jc w:val="center"/>
                        </w:pPr>
                        <w:r>
                          <w:t>Sever-side Program</w:t>
                        </w:r>
                      </w:p>
                    </w:txbxContent>
                  </v:textbox>
                </v:rect>
                <v:rect id="矩形 2" o:spid="_x0000_s1029"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5F7504" w:rsidRDefault="005F7504" w:rsidP="007B3F3D">
                        <w:pPr>
                          <w:jc w:val="center"/>
                        </w:pPr>
                        <w:r>
                          <w:t>Mobile App</w:t>
                        </w:r>
                      </w:p>
                    </w:txbxContent>
                  </v:textbox>
                </v:rect>
                <v:rect id="矩形 4" o:spid="_x0000_s1030"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5F7504" w:rsidRDefault="005F7504"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31"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5F7504" w:rsidRDefault="005F7504"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32"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type id="_x0000_t202" coordsize="21600,21600" o:spt="202" path="m,l,21600r21600,l21600,xe">
                  <v:stroke joinstyle="miter"/>
                  <v:path gradientshapeok="t" o:connecttype="rect"/>
                </v:shapetype>
                <v:shape id="文本框 10" o:spid="_x0000_s1033"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5F7504" w:rsidRDefault="005F7504" w:rsidP="00F510BA">
                        <w:pPr>
                          <w:jc w:val="center"/>
                        </w:pPr>
                        <w:r>
                          <w:t>Figure 1</w:t>
                        </w:r>
                      </w:p>
                    </w:txbxContent>
                  </v:textbox>
                </v:shape>
                <v:rect id="矩形 7" o:spid="_x0000_s1034"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5F7504" w:rsidRDefault="005F7504" w:rsidP="00511780">
                        <w:pPr>
                          <w:jc w:val="center"/>
                        </w:pPr>
                        <w:r>
                          <w:t>Camera</w:t>
                        </w:r>
                      </w:p>
                    </w:txbxContent>
                  </v:textbox>
                </v:rect>
                <v:rect id="矩形 9" o:spid="_x0000_s1035"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5F7504" w:rsidRDefault="005F7504" w:rsidP="00511780">
                        <w:pPr>
                          <w:jc w:val="center"/>
                        </w:pPr>
                        <w:r>
                          <w:t>ARCore</w:t>
                        </w:r>
                      </w:p>
                    </w:txbxContent>
                  </v:textbox>
                </v:rect>
                <v:rect id="矩形 8" o:spid="_x0000_s1036"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5F7504" w:rsidRDefault="005F7504"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37"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38"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39"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v:textbox>
                </v:rect>
                <v:rect id="矩形 14" o:spid="_x0000_s1040"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v:textbox>
                </v:rect>
                <v:rect id="矩形 15" o:spid="_x0000_s1041"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42"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43"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44"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4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46"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47"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E720A2" w:rsidRDefault="00D3775D">
      <w:pPr>
        <w:rPr>
          <w:rFonts w:cs="Times New Roman"/>
          <w:szCs w:val="24"/>
        </w:rPr>
      </w:pPr>
      <w:r>
        <w:rPr>
          <w:noProof/>
        </w:rPr>
        <mc:AlternateContent>
          <mc:Choice Requires="wpc">
            <w:drawing>
              <wp:inline distT="0" distB="0" distL="0" distR="0" wp14:anchorId="26B1A066" wp14:editId="076338B5">
                <wp:extent cx="5501641" cy="4107180"/>
                <wp:effectExtent l="0" t="0" r="22860" b="2667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3775D" w:rsidRDefault="004559CF"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F21B5F" w:rsidRDefault="00F21B5F">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F21B5F" w:rsidRDefault="00F21B5F">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2920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a:off x="693089" y="2514600"/>
                            <a:ext cx="10325"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997AC8" w:rsidRDefault="00997AC8" w:rsidP="00997AC8">
                              <w:pPr>
                                <w:jc w:val="center"/>
                              </w:pPr>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6B1A066" id="画布 745" o:spid="_x0000_s1048" editas="canvas" style="width:433.2pt;height:323.4pt;mso-position-horizontal-relative:char;mso-position-vertical-relative:line" coordsize="55016,410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">
                <v:shape id="_x0000_s1049" type="#_x0000_t75" style="position:absolute;width:55016;height:41071;visibility:visible;mso-wrap-style:square" stroked="t" strokecolor="black [3213]">
                  <v:fill o:detectmouseclick="t"/>
                  <v:path o:connecttype="none"/>
                </v:shape>
                <v:rect id="矩形 746" o:spid="_x0000_s1050"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1"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D3775D" w:rsidRDefault="004559CF" w:rsidP="00D3775D">
                        <w:pPr>
                          <w:jc w:val="center"/>
                        </w:pPr>
                        <w:r>
                          <w:t>database</w:t>
                        </w:r>
                      </w:p>
                    </w:txbxContent>
                  </v:textbox>
                </v:rect>
                <v:rect id="矩形 748" o:spid="_x0000_s1052"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F21B5F" w:rsidRDefault="00F21B5F" w:rsidP="00F21B5F">
                        <w:pPr>
                          <w:jc w:val="center"/>
                        </w:pPr>
                        <w:r>
                          <w:t>camera</w:t>
                        </w:r>
                      </w:p>
                    </w:txbxContent>
                  </v:textbox>
                </v:rect>
                <v:rect id="矩形 749" o:spid="_x0000_s1053"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4"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5"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F21B5F" w:rsidRDefault="00F21B5F">
                        <w:r>
                          <w:t>Live capture</w:t>
                        </w:r>
                      </w:p>
                    </w:txbxContent>
                  </v:textbox>
                </v:shape>
                <v:rect id="矩形 753" o:spid="_x0000_s1056"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57"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58"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F21B5F" w:rsidRDefault="00F21B5F">
                        <w:r>
                          <w:t>Virtual objects</w:t>
                        </w:r>
                      </w:p>
                    </w:txbxContent>
                  </v:textbox>
                </v:shape>
                <v:rect id="矩形 757" o:spid="_x0000_s1059"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60"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1"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v:textbox>
                </v:shape>
                <v:rect id="矩形 762" o:spid="_x0000_s1062"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3"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4"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v:textbox>
                </v:shape>
                <v:shape id="直接箭头连接符 766" o:spid="_x0000_s1065"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66"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67"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4559CF" w:rsidRDefault="004559CF"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68"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69"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70"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71"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72"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3" style="position:absolute;left:1292;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4559CF" w:rsidRDefault="004559CF" w:rsidP="004559CF">
                        <w:pPr>
                          <w:jc w:val="center"/>
                        </w:pPr>
                        <w:r>
                          <w:t>user</w:t>
                        </w:r>
                      </w:p>
                    </w:txbxContent>
                  </v:textbox>
                </v:oval>
                <v:shape id="直接箭头连接符 775" o:spid="_x0000_s1074" type="#_x0000_t32" style="position:absolute;left:6930;top:25146;width:104;height:4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" strokecolor="#5b9bd5 [3204]" strokeweight=".5pt">
                  <v:stroke endarrow="block" joinstyle="miter"/>
                </v:shape>
                <v:shape id="文本框 751" o:spid="_x0000_s1075"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76"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997AC8" w:rsidRDefault="00997AC8" w:rsidP="00997AC8">
                        <w:pPr>
                          <w:jc w:val="center"/>
                        </w:pPr>
                        <w:r>
                          <w:t>Figure 2</w:t>
                        </w:r>
                      </w:p>
                    </w:txbxContent>
                  </v:textbox>
                </v:shape>
                <w10:anchorlock/>
              </v:group>
            </w:pict>
          </mc:Fallback>
        </mc:AlternateConten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Content>
        <w:p w:rsidR="004E5E02" w:rsidRDefault="003E675B" w:rsidP="004E5E02">
          <w:pPr>
            <w:pStyle w:val="CitaviBibliographyHeading0"/>
          </w:pPr>
          <w:r>
            <w:fldChar w:fldCharType="begin"/>
          </w:r>
          <w:r>
            <w:instrText>ADDIN CitaviBibliography</w:instrText>
          </w:r>
          <w:r>
            <w:fldChar w:fldCharType="separate"/>
          </w:r>
          <w:bookmarkStart w:id="20" w:name="_Toc528069364"/>
          <w:r w:rsidR="004E5E02">
            <w:t>References</w:t>
          </w:r>
          <w:bookmarkEnd w:id="20"/>
        </w:p>
        <w:p w:rsidR="004E5E02" w:rsidRDefault="004E5E02" w:rsidP="004E5E02">
          <w:pPr>
            <w:pStyle w:val="CitaviBibliographyEntry0"/>
          </w:pPr>
          <w:r>
            <w:t>[1]</w:t>
          </w:r>
          <w:r>
            <w:tab/>
          </w:r>
          <w:bookmarkStart w:id="21" w:name="_CTVL0018c834f6cdabb4249b374d97be9d60026"/>
          <w:r>
            <w:t xml:space="preserve">T. Olsson, E. Lagerstam, T. Kärkkäinen, and K. Väänänen-Vainio-Mattila, “Expected user experience of mobile augmented reality services: a user study in the context of shopping centres,” </w:t>
          </w:r>
          <w:bookmarkEnd w:id="21"/>
          <w:r w:rsidRPr="004E5E02">
            <w:rPr>
              <w:i/>
            </w:rPr>
            <w:t>Pers Ubiquit Comput</w:t>
          </w:r>
          <w:r w:rsidRPr="004E5E02">
            <w:t>, vol. 17, no. 2, pp. 287–304, 2013.</w:t>
          </w:r>
        </w:p>
        <w:p w:rsidR="004E5E02" w:rsidRDefault="004E5E02" w:rsidP="004E5E02">
          <w:pPr>
            <w:pStyle w:val="CitaviBibliographyEntry0"/>
          </w:pPr>
          <w:r>
            <w:t>[2]</w:t>
          </w:r>
          <w:r>
            <w:tab/>
          </w:r>
          <w:bookmarkStart w:id="22" w:name="_CTVL001c8f1278fd4674ee3ad5ee99c239b736f"/>
          <w:r>
            <w:t xml:space="preserve">C. Ruizhi and C. Liang, “Indoor Positioning with Smartphones: The State-of-art and the Challenges,” </w:t>
          </w:r>
          <w:bookmarkEnd w:id="22"/>
          <w:r w:rsidRPr="004E5E02">
            <w:rPr>
              <w:i/>
            </w:rPr>
            <w:t>Acta Geodaetica et Cartographica Sinica</w:t>
          </w:r>
          <w:r w:rsidRPr="004E5E02">
            <w:t>, vol. 46, no. 10, pp. 1316–1326, 2017.</w:t>
          </w:r>
        </w:p>
        <w:p w:rsidR="004E5E02" w:rsidRDefault="004E5E02" w:rsidP="004E5E02">
          <w:pPr>
            <w:pStyle w:val="CitaviBibliographyEntry0"/>
          </w:pPr>
          <w:r>
            <w:t>[3]</w:t>
          </w:r>
          <w:r>
            <w:tab/>
          </w:r>
          <w:bookmarkStart w:id="23" w:name="_CTVL00137bac86121d64be19b30f914c05129ec"/>
          <w:r>
            <w:t xml:space="preserve">H. M. Khoury and V. R. Kamat, “Evaluation of position tracking technologies for user localization in indoor construction environments,” </w:t>
          </w:r>
          <w:bookmarkEnd w:id="23"/>
          <w:r w:rsidRPr="004E5E02">
            <w:rPr>
              <w:i/>
            </w:rPr>
            <w:t>Automation in Construction</w:t>
          </w:r>
          <w:r w:rsidRPr="004E5E02">
            <w:t>, vol. 18, no. 4, pp. 444–457, 2009.</w:t>
          </w:r>
        </w:p>
        <w:p w:rsidR="004E5E02" w:rsidRDefault="004E5E02" w:rsidP="004E5E02">
          <w:pPr>
            <w:pStyle w:val="CitaviBibliographyEntry0"/>
          </w:pPr>
          <w:r>
            <w:t>[4]</w:t>
          </w:r>
          <w:r>
            <w:tab/>
          </w:r>
          <w:bookmarkStart w:id="24" w:name="_CTVL001d6f8f6109231459ea8d1882fadb159f2"/>
          <w:r>
            <w:t>R. Mautz, “Indoor positioning technologies,”</w:t>
          </w:r>
        </w:p>
        <w:bookmarkEnd w:id="24"/>
        <w:p w:rsidR="004E5E02" w:rsidRDefault="004E5E02" w:rsidP="004E5E02">
          <w:pPr>
            <w:pStyle w:val="CitaviBibliographyEntry0"/>
          </w:pPr>
          <w:r>
            <w:t>[5]</w:t>
          </w:r>
          <w:r>
            <w:tab/>
          </w:r>
          <w:bookmarkStart w:id="25" w:name="_CTVL0019a1ddae43d984808ba8baf506bc1c103"/>
          <w:r>
            <w:t xml:space="preserve">G. Bhorkar, “A Survey of Augmented Reality Navigation,” </w:t>
          </w:r>
          <w:bookmarkEnd w:id="25"/>
          <w:r w:rsidRPr="004E5E02">
            <w:rPr>
              <w:i/>
            </w:rPr>
            <w:t>preprint arXiv:1708.05006</w:t>
          </w:r>
          <w:r w:rsidRPr="004E5E02">
            <w:t>, 2017.</w:t>
          </w:r>
        </w:p>
        <w:p w:rsidR="004E5E02" w:rsidRDefault="004E5E02" w:rsidP="004E5E02">
          <w:pPr>
            <w:pStyle w:val="CitaviBibliographyEntry0"/>
          </w:pPr>
          <w:r>
            <w:t>[6]</w:t>
          </w:r>
          <w:r>
            <w:tab/>
          </w:r>
          <w:bookmarkStart w:id="26" w:name="_CTVL00122fe6551ad8540d8a37f0287d380c50a"/>
          <w:r>
            <w:t xml:space="preserve">Ronald T. Azuma, “A Survey of Augmented Reality,” </w:t>
          </w:r>
          <w:bookmarkEnd w:id="26"/>
          <w:r w:rsidRPr="004E5E02">
            <w:rPr>
              <w:i/>
            </w:rPr>
            <w:t>Presence: Teleoperators and Virtual Environments</w:t>
          </w:r>
          <w:r w:rsidRPr="004E5E02">
            <w:t>, vol. 6, no. 4, pp. 355–385, 1997.</w:t>
          </w:r>
        </w:p>
        <w:p w:rsidR="004E5E02" w:rsidRDefault="004E5E02" w:rsidP="004E5E02">
          <w:pPr>
            <w:pStyle w:val="CitaviBibliographyEntry0"/>
          </w:pPr>
          <w:r>
            <w:t>[7]</w:t>
          </w:r>
          <w:r>
            <w:tab/>
          </w:r>
          <w:bookmarkStart w:id="27" w:name="_CTVL001d354a5e05cf548aa88d6aa4ab7c39794"/>
          <w:r>
            <w:t xml:space="preserve">Apple Company, </w:t>
          </w:r>
          <w:bookmarkEnd w:id="27"/>
          <w:r w:rsidRPr="004E5E02">
            <w:rPr>
              <w:i/>
            </w:rPr>
            <w:t xml:space="preserve">ARKit. </w:t>
          </w:r>
          <w:r w:rsidRPr="004E5E02">
            <w:t>[Online] Available: https://developer.apple.com/documentation/arkit. Accessed on: 20 Oct, 2018.</w:t>
          </w:r>
        </w:p>
        <w:p w:rsidR="004E5E02" w:rsidRDefault="004E5E02" w:rsidP="004E5E02">
          <w:pPr>
            <w:pStyle w:val="CitaviBibliographyEntry0"/>
          </w:pPr>
          <w:r>
            <w:t>[8]</w:t>
          </w:r>
          <w:r>
            <w:tab/>
          </w:r>
          <w:bookmarkStart w:id="28" w:name="_CTVL0014601fdce6dc24f16b10beb1e2304236e"/>
          <w:r>
            <w:t xml:space="preserve">Google Company, </w:t>
          </w:r>
          <w:bookmarkEnd w:id="28"/>
          <w:r w:rsidRPr="004E5E02">
            <w:rPr>
              <w:i/>
            </w:rPr>
            <w:t xml:space="preserve">ARCore Overview. </w:t>
          </w:r>
          <w:r w:rsidRPr="004E5E02">
            <w:t>[Online] Available: https://developers.google.cn/ar/discover/. Accessed on: 20 Oct, 2018.</w:t>
          </w:r>
        </w:p>
        <w:p w:rsidR="004E5E02" w:rsidRDefault="004E5E02" w:rsidP="004E5E02">
          <w:pPr>
            <w:pStyle w:val="CitaviBibliographyEntry0"/>
          </w:pPr>
          <w:r>
            <w:t>[9]</w:t>
          </w:r>
          <w:r>
            <w:tab/>
          </w:r>
          <w:bookmarkStart w:id="29" w:name="_CTVL0010609e9fbb9f54b7e8a70a573240e0046"/>
          <w:r>
            <w:t xml:space="preserve">M. Neges, C. Koch, M. König, and M. Abramovici, “Combining visual natural markers and IMU for improved AR based indoor navigation,” </w:t>
          </w:r>
          <w:bookmarkEnd w:id="29"/>
          <w:r w:rsidRPr="004E5E02">
            <w:rPr>
              <w:i/>
            </w:rPr>
            <w:t>Advanced Engineering Informatics</w:t>
          </w:r>
          <w:r w:rsidRPr="004E5E02">
            <w:t>, vol. 31, pp. 18–31, 2017.</w:t>
          </w:r>
        </w:p>
        <w:p w:rsidR="004E5E02" w:rsidRDefault="004E5E02" w:rsidP="004E5E02">
          <w:pPr>
            <w:pStyle w:val="CitaviBibliographyEntry0"/>
          </w:pPr>
          <w:r>
            <w:t>[10]</w:t>
          </w:r>
          <w:r>
            <w:tab/>
          </w:r>
          <w:bookmarkStart w:id="30" w:name="_CTVL00138d9a94c14ba431db4a37fd794aa5ccb"/>
          <w:r>
            <w:t xml:space="preserve">J. Kim and H. Jun, “Vision-based location positioning using augmented reality for indoor navigation,” </w:t>
          </w:r>
          <w:bookmarkEnd w:id="30"/>
          <w:r w:rsidRPr="004E5E02">
            <w:rPr>
              <w:i/>
            </w:rPr>
            <w:t>IEEE Trans. Consumer Electron.</w:t>
          </w:r>
          <w:r w:rsidRPr="004E5E02">
            <w:t>, vol. 54, no. 3, pp. 954–962, 2008.</w:t>
          </w:r>
        </w:p>
        <w:p w:rsidR="004E5E02" w:rsidRDefault="004E5E02" w:rsidP="004E5E02">
          <w:pPr>
            <w:pStyle w:val="CitaviBibliographyEntry0"/>
          </w:pPr>
          <w:r>
            <w:lastRenderedPageBreak/>
            <w:t>[11]</w:t>
          </w:r>
          <w:r>
            <w:tab/>
          </w:r>
          <w:bookmarkStart w:id="31" w:name="_CTVL00151777a2ef10d4815bb7ce06537f2fd16"/>
          <w:r>
            <w:t xml:space="preserve">A. Xiao, R. Chen, D. Li, Y. Chen, and D. Wu, “An Indoor Positioning System Based on Static Objects in Large Indoor Scenes by Using Smartphone Cameras,” (eng), </w:t>
          </w:r>
          <w:bookmarkEnd w:id="31"/>
          <w:r w:rsidRPr="004E5E02">
            <w:rPr>
              <w:i/>
            </w:rPr>
            <w:t>Sensors (Basel, Switzerland)</w:t>
          </w:r>
          <w:r w:rsidRPr="004E5E02">
            <w:t>, vol. 18, no. 7, 2018.</w:t>
          </w:r>
        </w:p>
        <w:p w:rsidR="004E5E02" w:rsidRDefault="004E5E02" w:rsidP="004E5E02">
          <w:pPr>
            <w:pStyle w:val="CitaviBibliographyEntry0"/>
          </w:pPr>
          <w:r>
            <w:t>[12]</w:t>
          </w:r>
          <w:r>
            <w:tab/>
          </w:r>
          <w:bookmarkStart w:id="32" w:name="_CTVL001878b413b633b45a686a86185d452f79d"/>
          <w:r>
            <w:t xml:space="preserve">Harlan Hile and Gaetano Borriello, “Positioning and Orientation in Indoor Environments Using Camera Phones,” </w:t>
          </w:r>
          <w:bookmarkEnd w:id="32"/>
          <w:r w:rsidRPr="004E5E02">
            <w:rPr>
              <w:i/>
            </w:rPr>
            <w:t>IEEE Computer Graphics and Applications</w:t>
          </w:r>
          <w:r w:rsidRPr="004E5E02">
            <w:t>, vol. 28, no. 4, pp. 32–39, 2008.</w:t>
          </w:r>
        </w:p>
        <w:p w:rsidR="003E675B" w:rsidRDefault="004E5E02" w:rsidP="004E5E02">
          <w:pPr>
            <w:pStyle w:val="CitaviBibliographyEntry0"/>
          </w:pPr>
          <w:r>
            <w:t>[13]</w:t>
          </w:r>
          <w:r>
            <w:tab/>
          </w:r>
          <w:bookmarkStart w:id="33"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33"/>
          <w:r w:rsidRPr="004E5E02">
            <w:rPr>
              <w:i/>
            </w:rPr>
            <w:t>Vis Eng</w:t>
          </w:r>
          <w:r w:rsidRPr="004E5E02">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34" w:name="_Toc528069365"/>
      <w:r>
        <w:lastRenderedPageBreak/>
        <w:t>A</w:t>
      </w:r>
      <w:r w:rsidR="008354D3">
        <w:t>ppendix</w:t>
      </w:r>
      <w:r w:rsidR="000F519E">
        <w:t xml:space="preserve"> A.</w:t>
      </w:r>
      <w:r w:rsidR="00300A6E">
        <w:t xml:space="preserve"> </w:t>
      </w:r>
      <w:r w:rsidR="000F519E">
        <w:t xml:space="preserve"> </w:t>
      </w:r>
      <w:r w:rsidR="00300A6E">
        <w:rPr>
          <w:rFonts w:hint="eastAsia"/>
        </w:rPr>
        <w:t>Project</w:t>
      </w:r>
      <w:r w:rsidR="00300A6E">
        <w:t xml:space="preserve"> </w:t>
      </w:r>
      <w:r w:rsidR="00300A6E">
        <w:rPr>
          <w:rFonts w:hint="eastAsia"/>
        </w:rPr>
        <w:t>Plan</w:t>
      </w:r>
      <w:bookmarkEnd w:id="34"/>
    </w:p>
    <w:p w:rsidR="00B8390E" w:rsidRDefault="00B8390E" w:rsidP="0087609A">
      <w:pPr>
        <w:rPr>
          <w:noProof/>
        </w:rPr>
      </w:pPr>
    </w:p>
    <w:p w:rsidR="0087609A" w:rsidRDefault="00B8390E" w:rsidP="0087609A">
      <w:r>
        <w:rPr>
          <w:noProof/>
        </w:rPr>
        <w:drawing>
          <wp:inline distT="0" distB="0" distL="0" distR="0">
            <wp:extent cx="5105400" cy="7299960"/>
            <wp:effectExtent l="0" t="0" r="0" b="0"/>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information_kiosk_for_a_building_gattn_chart.png"/>
                    <pic:cNvPicPr/>
                  </pic:nvPicPr>
                  <pic:blipFill rotWithShape="1">
                    <a:blip r:embed="rId15" cstate="print">
                      <a:extLst>
                        <a:ext uri="{28A0092B-C50C-407E-A947-70E740481C1C}">
                          <a14:useLocalDpi xmlns:a14="http://schemas.microsoft.com/office/drawing/2010/main" val="0"/>
                        </a:ext>
                      </a:extLst>
                    </a:blip>
                    <a:srcRect l="3055" t="3142" r="3889" b="2775"/>
                    <a:stretch/>
                  </pic:blipFill>
                  <pic:spPr bwMode="auto">
                    <a:xfrm>
                      <a:off x="0" y="0"/>
                      <a:ext cx="5105400" cy="7299960"/>
                    </a:xfrm>
                    <a:prstGeom prst="rect">
                      <a:avLst/>
                    </a:prstGeom>
                    <a:ln>
                      <a:noFill/>
                    </a:ln>
                    <a:extLst>
                      <a:ext uri="{53640926-AAD7-44D8-BBD7-CCE9431645EC}">
                        <a14:shadowObscured xmlns:a14="http://schemas.microsoft.com/office/drawing/2010/main"/>
                      </a:ext>
                    </a:extLst>
                  </pic:spPr>
                </pic:pic>
              </a:graphicData>
            </a:graphic>
          </wp:inline>
        </w:drawing>
      </w:r>
    </w:p>
    <w:sectPr w:rsidR="0087609A" w:rsidSect="00322702">
      <w:footerReference w:type="default" r:id="rId16"/>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66CC" w:rsidRDefault="00BB66CC" w:rsidP="006D5FA2">
      <w:pPr>
        <w:spacing w:after="0" w:line="240" w:lineRule="auto"/>
      </w:pPr>
      <w:r>
        <w:separator/>
      </w:r>
    </w:p>
  </w:endnote>
  <w:endnote w:type="continuationSeparator" w:id="0">
    <w:p w:rsidR="00BB66CC" w:rsidRDefault="00BB66CC"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jc w:val="right"/>
    </w:pPr>
  </w:p>
  <w:p w:rsidR="005F7504" w:rsidRDefault="005F7504">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Content>
      <w:p w:rsidR="005F7504" w:rsidRDefault="005F7504">
        <w:pPr>
          <w:pStyle w:val="af0"/>
          <w:jc w:val="right"/>
        </w:pPr>
        <w:r>
          <w:fldChar w:fldCharType="begin"/>
        </w:r>
        <w:r>
          <w:instrText>PAGE   \* MERGEFORMAT</w:instrText>
        </w:r>
        <w:r>
          <w:fldChar w:fldCharType="separate"/>
        </w:r>
        <w:r w:rsidRPr="005F7504">
          <w:rPr>
            <w:noProof/>
            <w:lang w:val="zh-CN"/>
          </w:rPr>
          <w:t>1</w:t>
        </w:r>
        <w:r>
          <w:fldChar w:fldCharType="end"/>
        </w:r>
      </w:p>
    </w:sdtContent>
  </w:sdt>
  <w:p w:rsidR="005F7504" w:rsidRDefault="005F7504">
    <w:pPr>
      <w:pStyle w:val="af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Content>
      <w:p w:rsidR="005F7504" w:rsidRDefault="005F7504">
        <w:pPr>
          <w:pStyle w:val="af0"/>
          <w:jc w:val="right"/>
        </w:pPr>
        <w:r>
          <w:fldChar w:fldCharType="begin"/>
        </w:r>
        <w:r>
          <w:instrText>PAGE   \* MERGEFORMAT</w:instrText>
        </w:r>
        <w:r>
          <w:fldChar w:fldCharType="separate"/>
        </w:r>
        <w:r w:rsidR="00E5608B" w:rsidRPr="00E5608B">
          <w:rPr>
            <w:noProof/>
            <w:lang w:val="zh-CN"/>
          </w:rPr>
          <w:t>1</w:t>
        </w:r>
        <w:r>
          <w:fldChar w:fldCharType="end"/>
        </w:r>
      </w:p>
    </w:sdtContent>
  </w:sdt>
  <w:p w:rsidR="005F7504" w:rsidRDefault="005F750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66CC" w:rsidRDefault="00BB66CC" w:rsidP="006D5FA2">
      <w:pPr>
        <w:spacing w:after="0" w:line="240" w:lineRule="auto"/>
      </w:pPr>
      <w:r>
        <w:separator/>
      </w:r>
    </w:p>
  </w:footnote>
  <w:footnote w:type="continuationSeparator" w:id="0">
    <w:p w:rsidR="00BB66CC" w:rsidRDefault="00BB66CC" w:rsidP="006D5F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2DBB1C35"/>
    <w:multiLevelType w:val="hybridMultilevel"/>
    <w:tmpl w:val="DB7A8952"/>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6"/>
  </w:num>
  <w:num w:numId="2">
    <w:abstractNumId w:val="4"/>
  </w:num>
  <w:num w:numId="3">
    <w:abstractNumId w:val="7"/>
  </w:num>
  <w:num w:numId="4">
    <w:abstractNumId w:val="5"/>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20AAB"/>
    <w:rsid w:val="0003498B"/>
    <w:rsid w:val="00055E1D"/>
    <w:rsid w:val="00064E23"/>
    <w:rsid w:val="00086A6B"/>
    <w:rsid w:val="00094A68"/>
    <w:rsid w:val="000A17B4"/>
    <w:rsid w:val="000A6A6A"/>
    <w:rsid w:val="000E4678"/>
    <w:rsid w:val="000E62F2"/>
    <w:rsid w:val="000F519E"/>
    <w:rsid w:val="00101502"/>
    <w:rsid w:val="001262ED"/>
    <w:rsid w:val="001405DB"/>
    <w:rsid w:val="0014084E"/>
    <w:rsid w:val="001436DA"/>
    <w:rsid w:val="0014632E"/>
    <w:rsid w:val="001761EE"/>
    <w:rsid w:val="001762FC"/>
    <w:rsid w:val="0018178D"/>
    <w:rsid w:val="001A36C1"/>
    <w:rsid w:val="001B0395"/>
    <w:rsid w:val="001D0081"/>
    <w:rsid w:val="002560F8"/>
    <w:rsid w:val="002609F3"/>
    <w:rsid w:val="00280B51"/>
    <w:rsid w:val="00295170"/>
    <w:rsid w:val="002A202D"/>
    <w:rsid w:val="002D5ED2"/>
    <w:rsid w:val="002E3A8A"/>
    <w:rsid w:val="002E6774"/>
    <w:rsid w:val="002E7904"/>
    <w:rsid w:val="002F6E4E"/>
    <w:rsid w:val="00300A6E"/>
    <w:rsid w:val="00310654"/>
    <w:rsid w:val="00322702"/>
    <w:rsid w:val="003472B3"/>
    <w:rsid w:val="003A7B58"/>
    <w:rsid w:val="003B1073"/>
    <w:rsid w:val="003B1759"/>
    <w:rsid w:val="003C10F4"/>
    <w:rsid w:val="003D6064"/>
    <w:rsid w:val="003E675B"/>
    <w:rsid w:val="003F754C"/>
    <w:rsid w:val="00406058"/>
    <w:rsid w:val="004139F8"/>
    <w:rsid w:val="00427D3C"/>
    <w:rsid w:val="004335E0"/>
    <w:rsid w:val="00445812"/>
    <w:rsid w:val="004559CF"/>
    <w:rsid w:val="004948B6"/>
    <w:rsid w:val="004C56E0"/>
    <w:rsid w:val="004D5A1E"/>
    <w:rsid w:val="004E0B8A"/>
    <w:rsid w:val="004E0C86"/>
    <w:rsid w:val="004E5E02"/>
    <w:rsid w:val="004F4E3F"/>
    <w:rsid w:val="004F6CCF"/>
    <w:rsid w:val="00511780"/>
    <w:rsid w:val="005343C7"/>
    <w:rsid w:val="00546B57"/>
    <w:rsid w:val="00590F26"/>
    <w:rsid w:val="005B11A4"/>
    <w:rsid w:val="005C7EF0"/>
    <w:rsid w:val="005D109B"/>
    <w:rsid w:val="005E739A"/>
    <w:rsid w:val="005F04A7"/>
    <w:rsid w:val="005F562F"/>
    <w:rsid w:val="005F7504"/>
    <w:rsid w:val="005F7988"/>
    <w:rsid w:val="00601BC6"/>
    <w:rsid w:val="006257FE"/>
    <w:rsid w:val="0066470A"/>
    <w:rsid w:val="006947D1"/>
    <w:rsid w:val="006A16C4"/>
    <w:rsid w:val="006B3DA7"/>
    <w:rsid w:val="006B7DB5"/>
    <w:rsid w:val="006D5FA2"/>
    <w:rsid w:val="006E2A91"/>
    <w:rsid w:val="006F1D44"/>
    <w:rsid w:val="006F30CA"/>
    <w:rsid w:val="0070536F"/>
    <w:rsid w:val="007175D0"/>
    <w:rsid w:val="00722676"/>
    <w:rsid w:val="00747C8E"/>
    <w:rsid w:val="0075300C"/>
    <w:rsid w:val="0079067B"/>
    <w:rsid w:val="007B3F3D"/>
    <w:rsid w:val="007F1907"/>
    <w:rsid w:val="00806617"/>
    <w:rsid w:val="0081191F"/>
    <w:rsid w:val="00830C8C"/>
    <w:rsid w:val="008354D3"/>
    <w:rsid w:val="00847FEC"/>
    <w:rsid w:val="00853537"/>
    <w:rsid w:val="00857951"/>
    <w:rsid w:val="00857BF1"/>
    <w:rsid w:val="0087609A"/>
    <w:rsid w:val="0088082E"/>
    <w:rsid w:val="008B3BEA"/>
    <w:rsid w:val="008C5424"/>
    <w:rsid w:val="008D23A6"/>
    <w:rsid w:val="008D4F7C"/>
    <w:rsid w:val="008E03BF"/>
    <w:rsid w:val="00900973"/>
    <w:rsid w:val="00900AD9"/>
    <w:rsid w:val="00945933"/>
    <w:rsid w:val="00974F20"/>
    <w:rsid w:val="00977500"/>
    <w:rsid w:val="009819B1"/>
    <w:rsid w:val="00981F35"/>
    <w:rsid w:val="009865DB"/>
    <w:rsid w:val="0099547B"/>
    <w:rsid w:val="00997AC8"/>
    <w:rsid w:val="009A1D39"/>
    <w:rsid w:val="00A07DA1"/>
    <w:rsid w:val="00A41737"/>
    <w:rsid w:val="00A4394C"/>
    <w:rsid w:val="00A6682B"/>
    <w:rsid w:val="00A73ABF"/>
    <w:rsid w:val="00A86A43"/>
    <w:rsid w:val="00A93259"/>
    <w:rsid w:val="00AB7F53"/>
    <w:rsid w:val="00AC3389"/>
    <w:rsid w:val="00AC39FD"/>
    <w:rsid w:val="00B06B15"/>
    <w:rsid w:val="00B1490B"/>
    <w:rsid w:val="00B347BA"/>
    <w:rsid w:val="00B8390E"/>
    <w:rsid w:val="00BA0FDC"/>
    <w:rsid w:val="00BA3A0B"/>
    <w:rsid w:val="00BB66CC"/>
    <w:rsid w:val="00BC01D5"/>
    <w:rsid w:val="00BD1F60"/>
    <w:rsid w:val="00BE668C"/>
    <w:rsid w:val="00BF7964"/>
    <w:rsid w:val="00C25146"/>
    <w:rsid w:val="00C33088"/>
    <w:rsid w:val="00C36092"/>
    <w:rsid w:val="00C6492D"/>
    <w:rsid w:val="00C667A0"/>
    <w:rsid w:val="00C7660B"/>
    <w:rsid w:val="00C821AE"/>
    <w:rsid w:val="00CA6E52"/>
    <w:rsid w:val="00CB1A4B"/>
    <w:rsid w:val="00CB486D"/>
    <w:rsid w:val="00CD2D69"/>
    <w:rsid w:val="00CD7BA1"/>
    <w:rsid w:val="00D001EC"/>
    <w:rsid w:val="00D06A1F"/>
    <w:rsid w:val="00D14E54"/>
    <w:rsid w:val="00D17932"/>
    <w:rsid w:val="00D2520A"/>
    <w:rsid w:val="00D347EC"/>
    <w:rsid w:val="00D3775D"/>
    <w:rsid w:val="00D5758F"/>
    <w:rsid w:val="00D674D1"/>
    <w:rsid w:val="00D746CE"/>
    <w:rsid w:val="00D74FA7"/>
    <w:rsid w:val="00D763DB"/>
    <w:rsid w:val="00D93975"/>
    <w:rsid w:val="00DA3B1B"/>
    <w:rsid w:val="00DA40A5"/>
    <w:rsid w:val="00DB330E"/>
    <w:rsid w:val="00DC2C59"/>
    <w:rsid w:val="00DC3D67"/>
    <w:rsid w:val="00DF5174"/>
    <w:rsid w:val="00E040AD"/>
    <w:rsid w:val="00E0451F"/>
    <w:rsid w:val="00E0742F"/>
    <w:rsid w:val="00E2156C"/>
    <w:rsid w:val="00E21722"/>
    <w:rsid w:val="00E2674A"/>
    <w:rsid w:val="00E5608B"/>
    <w:rsid w:val="00E720A2"/>
    <w:rsid w:val="00EA6A74"/>
    <w:rsid w:val="00EB7C0C"/>
    <w:rsid w:val="00EC02F7"/>
    <w:rsid w:val="00ED6001"/>
    <w:rsid w:val="00EE0177"/>
    <w:rsid w:val="00EE019F"/>
    <w:rsid w:val="00EF4B60"/>
    <w:rsid w:val="00F070C5"/>
    <w:rsid w:val="00F21B5F"/>
    <w:rsid w:val="00F22323"/>
    <w:rsid w:val="00F510BA"/>
    <w:rsid w:val="00F53A4A"/>
    <w:rsid w:val="00F55F6A"/>
    <w:rsid w:val="00F73A8B"/>
    <w:rsid w:val="00F746AF"/>
    <w:rsid w:val="00FA7C8C"/>
    <w:rsid w:val="00FC267C"/>
    <w:rsid w:val="00FC718E"/>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A68344"/>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4862"/>
    <w:rsid w:val="000B6E52"/>
    <w:rsid w:val="00175DF7"/>
    <w:rsid w:val="001C6B5D"/>
    <w:rsid w:val="001E7D03"/>
    <w:rsid w:val="002B5A1B"/>
    <w:rsid w:val="002D782D"/>
    <w:rsid w:val="00415A3C"/>
    <w:rsid w:val="00491DCC"/>
    <w:rsid w:val="004B2D71"/>
    <w:rsid w:val="005B27E1"/>
    <w:rsid w:val="005D0A11"/>
    <w:rsid w:val="005F5D88"/>
    <w:rsid w:val="006234A9"/>
    <w:rsid w:val="0071345B"/>
    <w:rsid w:val="007E7B93"/>
    <w:rsid w:val="00A46859"/>
    <w:rsid w:val="00A9076E"/>
    <w:rsid w:val="00B453FF"/>
    <w:rsid w:val="00C07B7F"/>
    <w:rsid w:val="00C60A5F"/>
    <w:rsid w:val="00C91A77"/>
    <w:rsid w:val="00CC3238"/>
    <w:rsid w:val="00DA6056"/>
    <w:rsid w:val="00DC02C2"/>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B27E1"/>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72D93DF-8B58-41F5-8BAF-7820211F9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6</TotalTime>
  <Pages>1</Pages>
  <Words>11125</Words>
  <Characters>63415</Characters>
  <Application>Microsoft Office Word</Application>
  <DocSecurity>0</DocSecurity>
  <Lines>528</Lines>
  <Paragraphs>148</Paragraphs>
  <ScaleCrop>false</ScaleCrop>
  <Company/>
  <LinksUpToDate>false</LinksUpToDate>
  <CharactersWithSpaces>7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 Name Chan Kowk Chi</dc:creator>
  <dc:description/>
  <cp:lastModifiedBy>陈 国智</cp:lastModifiedBy>
  <cp:revision>90</cp:revision>
  <dcterms:created xsi:type="dcterms:W3CDTF">2018-10-13T23:55:00Z</dcterms:created>
  <dcterms:modified xsi:type="dcterms:W3CDTF">2018-10-23T07:51: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1">
    <vt:lpwstr>6.2.0.12</vt:lpwstr>
  </property>
  <property fmtid="{D5CDD505-2E9C-101B-9397-08002B2CF9AE}" pid="11" name="CitaviDocumentProperty_8">
    <vt:lpwstr>F:\study\FYP\written report\final_year_project\final_year_project.ctv6</vt:lpwstr>
  </property>
  <property fmtid="{D5CDD505-2E9C-101B-9397-08002B2CF9AE}" pid="12" name="CitaviDocumentProperty_6">
    <vt:lpwstr>True</vt:lpwstr>
  </property>
</Properties>
</file>